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07F4" w:rsidRDefault="006207F4" w:rsidP="006207F4">
      <w:pPr>
        <w:pStyle w:val="Bezodstpw"/>
        <w:jc w:val="right"/>
        <w:rPr>
          <w:sz w:val="28"/>
          <w:szCs w:val="28"/>
        </w:rPr>
      </w:pPr>
      <w:bookmarkStart w:id="0" w:name="_Hlk508902039"/>
      <w:bookmarkEnd w:id="0"/>
      <w:proofErr w:type="spellStart"/>
      <w:r>
        <w:rPr>
          <w:sz w:val="28"/>
          <w:szCs w:val="28"/>
        </w:rPr>
        <w:t>Kajetan</w:t>
      </w:r>
      <w:proofErr w:type="spellEnd"/>
      <w:r>
        <w:rPr>
          <w:sz w:val="28"/>
          <w:szCs w:val="28"/>
        </w:rPr>
        <w:t xml:space="preserve"> </w:t>
      </w:r>
      <w:proofErr w:type="spellStart"/>
      <w:r>
        <w:rPr>
          <w:sz w:val="28"/>
          <w:szCs w:val="28"/>
        </w:rPr>
        <w:t>Juszczak</w:t>
      </w:r>
      <w:proofErr w:type="spellEnd"/>
    </w:p>
    <w:p w:rsidR="006207F4" w:rsidRDefault="006207F4" w:rsidP="006207F4">
      <w:pPr>
        <w:pStyle w:val="Bezodstpw"/>
        <w:jc w:val="right"/>
        <w:rPr>
          <w:sz w:val="28"/>
          <w:szCs w:val="28"/>
        </w:rPr>
      </w:pPr>
    </w:p>
    <w:p w:rsidR="00E83EFD" w:rsidRDefault="006207F4" w:rsidP="006207F4">
      <w:pPr>
        <w:pStyle w:val="Bezodstpw"/>
        <w:jc w:val="center"/>
        <w:rPr>
          <w:sz w:val="28"/>
          <w:szCs w:val="28"/>
        </w:rPr>
      </w:pPr>
      <w:r>
        <w:rPr>
          <w:sz w:val="28"/>
          <w:szCs w:val="28"/>
        </w:rPr>
        <w:t>B</w:t>
      </w:r>
      <w:r w:rsidR="00E83EFD">
        <w:rPr>
          <w:sz w:val="28"/>
          <w:szCs w:val="28"/>
        </w:rPr>
        <w:t xml:space="preserve">uried versus exposed </w:t>
      </w:r>
      <w:r w:rsidR="00642682">
        <w:rPr>
          <w:sz w:val="28"/>
          <w:szCs w:val="28"/>
        </w:rPr>
        <w:t xml:space="preserve">-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6207F4" w:rsidRPr="00642682" w:rsidRDefault="006207F4" w:rsidP="006207F4">
      <w:pPr>
        <w:pStyle w:val="Bezodstpw"/>
        <w:jc w:val="both"/>
        <w:rPr>
          <w:sz w:val="28"/>
          <w:szCs w:val="28"/>
        </w:rPr>
      </w:pPr>
    </w:p>
    <w:p w:rsidR="00430CC1" w:rsidRDefault="00430CC1" w:rsidP="000E3C67">
      <w:pPr>
        <w:pStyle w:val="Nagwek2"/>
        <w:jc w:val="both"/>
      </w:pPr>
      <w:r>
        <w:t>Abstract</w:t>
      </w:r>
    </w:p>
    <w:p w:rsidR="003E67B1" w:rsidRPr="00430CC1" w:rsidRDefault="00C22C72" w:rsidP="000E3C67">
      <w:pPr>
        <w:jc w:val="both"/>
      </w:pPr>
      <w:r>
        <w:tab/>
        <w:t xml:space="preserve">Prediction of </w:t>
      </w:r>
      <w:r w:rsidR="00BC09A1">
        <w:t xml:space="preserve">exposure status of residues in </w:t>
      </w:r>
      <w:r>
        <w:t xml:space="preserve">Transmembrane </w:t>
      </w:r>
      <w:r w:rsidR="00A43676" w:rsidRPr="00A43676">
        <w:t>β</w:t>
      </w:r>
      <w:r w:rsidR="00A43676">
        <w:t>-</w:t>
      </w:r>
      <w:r w:rsidR="00A43676" w:rsidRPr="00A43676">
        <w:t xml:space="preserve">barrel </w:t>
      </w:r>
      <w:r w:rsidR="00E32901">
        <w:t xml:space="preserve">is a </w:t>
      </w:r>
      <w:r w:rsidR="00024110">
        <w:t>challenging</w:t>
      </w:r>
      <w:r w:rsidR="00E32901">
        <w:t xml:space="preserve"> task. There </w:t>
      </w:r>
      <w:r w:rsidR="0086623D">
        <w:t>is</w:t>
      </w:r>
      <w:r w:rsidR="00E32901">
        <w:t xml:space="preserve"> only </w:t>
      </w:r>
      <w:r w:rsidR="00E32901" w:rsidRPr="0030641A">
        <w:rPr>
          <w:noProof/>
        </w:rPr>
        <w:t>very</w:t>
      </w:r>
      <w:r w:rsidR="00E32901">
        <w:t xml:space="preserve"> limited number of </w:t>
      </w:r>
      <w:r w:rsidR="00903D6B" w:rsidRPr="00A43676">
        <w:t>β</w:t>
      </w:r>
      <w:r w:rsidR="00903D6B">
        <w:t>-</w:t>
      </w:r>
      <w:r w:rsidR="00903D6B" w:rsidRPr="00A43676">
        <w:t>barrel</w:t>
      </w:r>
      <w:r w:rsidR="00E32901">
        <w:t xml:space="preserve"> structures experimentally resolved and therefore the training possibilities are limited by tiny database available. </w:t>
      </w:r>
      <w:r w:rsidR="003E67B1">
        <w:t>Here</w:t>
      </w:r>
      <w:r w:rsidR="00F5214B">
        <w:t xml:space="preserve"> </w:t>
      </w:r>
      <w:r w:rsidR="00236324">
        <w:t>s</w:t>
      </w:r>
      <w:r w:rsidR="00236324" w:rsidRPr="003E67B1">
        <w:t xml:space="preserve">upport </w:t>
      </w:r>
      <w:r w:rsidR="00236324">
        <w:t>v</w:t>
      </w:r>
      <w:r w:rsidR="00236324" w:rsidRPr="003E67B1">
        <w:t>ector</w:t>
      </w:r>
      <w:r w:rsidR="00236324">
        <w:t xml:space="preserve"> classifier(SVC) approach to tackle the problem</w:t>
      </w:r>
      <w:r w:rsidR="00F5214B" w:rsidRPr="00F5214B">
        <w:t xml:space="preserve"> </w:t>
      </w:r>
      <w:r w:rsidR="00F5214B">
        <w:t>is presented</w:t>
      </w:r>
      <w:r w:rsidR="0063685C">
        <w:t>.</w:t>
      </w:r>
      <w:r w:rsidR="00F81A99">
        <w:t xml:space="preserve"> </w:t>
      </w:r>
      <w:r w:rsidR="00F5214B">
        <w:t xml:space="preserve">The </w:t>
      </w:r>
      <w:r w:rsidR="00F81A99">
        <w:t>cl</w:t>
      </w:r>
      <w:r w:rsidR="0063685C">
        <w:t xml:space="preserve">assifier was optimized and further improved by extraction of evolutionary information using PSI-BLAST. The </w:t>
      </w:r>
      <w:r w:rsidR="00236324">
        <w:t xml:space="preserve">accuracy </w:t>
      </w:r>
      <w:r w:rsidR="0063685C">
        <w:t xml:space="preserve">of this predictor is 74.37% </w:t>
      </w:r>
      <w:r w:rsidR="00236324">
        <w:t xml:space="preserve">tested </w:t>
      </w:r>
      <w:r w:rsidR="0063685C">
        <w:t>on</w:t>
      </w:r>
      <w:r w:rsidR="001A26A2">
        <w:t xml:space="preserve"> the</w:t>
      </w:r>
      <w:r w:rsidR="0063685C">
        <w:t xml:space="preserve"> </w:t>
      </w:r>
      <w:r w:rsidR="00236324" w:rsidRPr="001A26A2">
        <w:rPr>
          <w:noProof/>
        </w:rPr>
        <w:t>provided</w:t>
      </w:r>
      <w:r w:rsidR="00236324">
        <w:t xml:space="preserve"> </w:t>
      </w:r>
      <w:r w:rsidR="0063685C">
        <w:t xml:space="preserve">dataset </w:t>
      </w:r>
      <w:r w:rsidR="00236324">
        <w:t>using</w:t>
      </w:r>
      <w:r w:rsidR="0063685C">
        <w:t xml:space="preserve"> 3-fold </w:t>
      </w:r>
      <w:r w:rsidR="0063685C" w:rsidRPr="0030641A">
        <w:rPr>
          <w:noProof/>
        </w:rPr>
        <w:t>cross</w:t>
      </w:r>
      <w:r w:rsidR="0030641A">
        <w:rPr>
          <w:noProof/>
        </w:rPr>
        <w:t>-</w:t>
      </w:r>
      <w:r w:rsidR="0063685C" w:rsidRPr="0030641A">
        <w:rPr>
          <w:noProof/>
        </w:rPr>
        <w:t>validation</w:t>
      </w:r>
      <w:r w:rsidR="0063685C">
        <w:t xml:space="preserve">, which is comparable to 78,35% </w:t>
      </w:r>
      <w:r w:rsidR="00236324">
        <w:t xml:space="preserve">achieved by </w:t>
      </w:r>
      <w:r w:rsidR="0063685C">
        <w:t>best SVC approaches found in</w:t>
      </w:r>
      <w:r w:rsidR="001A26A2">
        <w:t xml:space="preserve"> the</w:t>
      </w:r>
      <w:r w:rsidR="0063685C">
        <w:t xml:space="preserve"> </w:t>
      </w:r>
      <w:r w:rsidR="0063685C" w:rsidRPr="001A26A2">
        <w:rPr>
          <w:noProof/>
        </w:rPr>
        <w:t>literature</w:t>
      </w:r>
      <w:r w:rsidR="0063685C">
        <w:t xml:space="preserve">. </w:t>
      </w:r>
      <w:r w:rsidR="0063685C" w:rsidRPr="001A26A2">
        <w:rPr>
          <w:noProof/>
        </w:rPr>
        <w:t>Also</w:t>
      </w:r>
      <w:r w:rsidR="001A26A2">
        <w:rPr>
          <w:noProof/>
        </w:rPr>
        <w:t>,</w:t>
      </w:r>
      <w:r w:rsidR="0063685C">
        <w:t xml:space="preserve"> the predictor is not falling</w:t>
      </w:r>
      <w:r w:rsidR="00236324">
        <w:t xml:space="preserve"> </w:t>
      </w:r>
      <w:r w:rsidR="0063685C">
        <w:t xml:space="preserve">far behind when compared to best available exposure status predictor for </w:t>
      </w:r>
      <w:r w:rsidR="00236324" w:rsidRPr="00236324">
        <w:t>β-barrel</w:t>
      </w:r>
      <w:r w:rsidR="00236324">
        <w:t xml:space="preserve">s, namely </w:t>
      </w:r>
      <w:r w:rsidR="0063685C" w:rsidRPr="0030641A">
        <w:rPr>
          <w:noProof/>
        </w:rPr>
        <w:t>HMM</w:t>
      </w:r>
      <w:r w:rsidR="0030641A">
        <w:rPr>
          <w:noProof/>
        </w:rPr>
        <w:t>-</w:t>
      </w:r>
      <w:r w:rsidR="0063685C" w:rsidRPr="0030641A">
        <w:rPr>
          <w:noProof/>
        </w:rPr>
        <w:t>based</w:t>
      </w:r>
      <w:r w:rsidR="0063685C">
        <w:t xml:space="preserve"> TMBHMM which accuracy is 83%.</w:t>
      </w:r>
    </w:p>
    <w:p w:rsidR="00FE2257" w:rsidRPr="00FE2257" w:rsidRDefault="00FE2257" w:rsidP="00FE2257">
      <w:pPr>
        <w:pStyle w:val="Nagwek2"/>
      </w:pPr>
      <w:r>
        <w:t>Introduction</w:t>
      </w:r>
    </w:p>
    <w:p w:rsidR="00862B81" w:rsidRDefault="008850FE" w:rsidP="00862B81">
      <w:pPr>
        <w:spacing w:line="276" w:lineRule="auto"/>
        <w:ind w:firstLine="720"/>
        <w:jc w:val="both"/>
      </w:pPr>
      <w:r w:rsidRPr="00FE2257">
        <w:t>Support vector machine (SVM) is a supervised machine learning technique</w:t>
      </w:r>
      <w:r w:rsidR="00675D46">
        <w:t>.</w:t>
      </w:r>
      <w:r w:rsidRPr="00FE2257">
        <w:t xml:space="preserve"> </w:t>
      </w:r>
      <w:r w:rsidR="00675D46">
        <w:t>It means that</w:t>
      </w:r>
      <w:r w:rsidRPr="00FE2257">
        <w:t xml:space="preserve"> data </w:t>
      </w:r>
      <w:r w:rsidR="00675D46">
        <w:t xml:space="preserve">provided </w:t>
      </w:r>
      <w:r w:rsidRPr="00FE2257">
        <w:t>for training is supplied with correct classification</w:t>
      </w:r>
      <w:r w:rsidR="000E4685">
        <w:t xml:space="preserve">. </w:t>
      </w:r>
      <w:r w:rsidRPr="00FE2257">
        <w:t>The</w:t>
      </w:r>
      <w:r w:rsidR="00675D46">
        <w:t xml:space="preserve"> basic mechanism underpinning the</w:t>
      </w:r>
      <w:r w:rsidRPr="00FE2257">
        <w:t xml:space="preserve"> algorithm is</w:t>
      </w:r>
      <w:r w:rsidR="001A26A2">
        <w:t xml:space="preserve"> a</w:t>
      </w:r>
      <w:r w:rsidRPr="00FE2257">
        <w:t xml:space="preserve"> </w:t>
      </w:r>
      <w:r w:rsidR="00675D46" w:rsidRPr="001A26A2">
        <w:rPr>
          <w:noProof/>
        </w:rPr>
        <w:t>search</w:t>
      </w:r>
      <w:r w:rsidR="00675D46">
        <w:t xml:space="preserve"> for</w:t>
      </w:r>
      <w:r w:rsidRPr="00FE2257">
        <w:t xml:space="preserve"> the hyperplane</w:t>
      </w:r>
      <w:r w:rsidR="000E4685">
        <w:t xml:space="preserve"> which</w:t>
      </w:r>
      <w:r w:rsidRPr="00FE2257">
        <w:t xml:space="preserve"> </w:t>
      </w:r>
      <w:r w:rsidR="00675D46">
        <w:t xml:space="preserve">optimally </w:t>
      </w:r>
      <w:r w:rsidRPr="001A26A2">
        <w:rPr>
          <w:noProof/>
        </w:rPr>
        <w:t>separate</w:t>
      </w:r>
      <w:r w:rsidR="001A26A2">
        <w:rPr>
          <w:noProof/>
        </w:rPr>
        <w:t>s</w:t>
      </w:r>
      <w:r w:rsidRPr="00FE2257">
        <w:t xml:space="preserve"> training examples </w:t>
      </w:r>
      <w:r w:rsidR="00C5599B" w:rsidRPr="00FE2257">
        <w:t xml:space="preserve">and in turn, </w:t>
      </w:r>
      <w:r w:rsidR="00C5599B" w:rsidRPr="001A26A2">
        <w:rPr>
          <w:noProof/>
        </w:rPr>
        <w:t>assign</w:t>
      </w:r>
      <w:r w:rsidR="001A26A2">
        <w:rPr>
          <w:noProof/>
        </w:rPr>
        <w:t>s</w:t>
      </w:r>
      <w:r w:rsidR="00C5599B" w:rsidRPr="00FE2257">
        <w:t xml:space="preserve"> them to</w:t>
      </w:r>
      <w:r w:rsidRPr="00FE2257">
        <w:t xml:space="preserve"> </w:t>
      </w:r>
      <w:r w:rsidR="00115167">
        <w:t xml:space="preserve">correct </w:t>
      </w:r>
      <w:r w:rsidRPr="00FE2257">
        <w:t xml:space="preserve">classes with the highest </w:t>
      </w:r>
      <w:r w:rsidR="00DD601B" w:rsidRPr="00FE2257">
        <w:t xml:space="preserve">possible </w:t>
      </w:r>
      <w:r w:rsidRPr="00FE2257">
        <w:t xml:space="preserve">accuracy. </w:t>
      </w:r>
      <w:r w:rsidR="00DF7092" w:rsidRPr="00FE2257">
        <w:t xml:space="preserve">The number of classes </w:t>
      </w:r>
      <w:r w:rsidR="00F2197A" w:rsidRPr="001A26A2">
        <w:rPr>
          <w:noProof/>
        </w:rPr>
        <w:t>have</w:t>
      </w:r>
      <w:r w:rsidR="00F2197A">
        <w:t xml:space="preserve"> to </w:t>
      </w:r>
      <w:r w:rsidR="00F2197A" w:rsidRPr="001A26A2">
        <w:rPr>
          <w:noProof/>
        </w:rPr>
        <w:t xml:space="preserve">be </w:t>
      </w:r>
      <w:r w:rsidR="00DF7092" w:rsidRPr="001A26A2">
        <w:rPr>
          <w:noProof/>
        </w:rPr>
        <w:t xml:space="preserve"> defined</w:t>
      </w:r>
      <w:r w:rsidR="00DF7092" w:rsidRPr="00FE2257">
        <w:t xml:space="preserve"> by</w:t>
      </w:r>
      <w:r w:rsidR="001A26A2">
        <w:t xml:space="preserve"> the</w:t>
      </w:r>
      <w:r w:rsidR="00F2197A">
        <w:t xml:space="preserve"> </w:t>
      </w:r>
      <w:r w:rsidR="00DF7092" w:rsidRPr="001A26A2">
        <w:rPr>
          <w:noProof/>
        </w:rPr>
        <w:t>user</w:t>
      </w:r>
      <w:r w:rsidR="00DF7092" w:rsidRPr="00FE2257">
        <w:t xml:space="preserve">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w:t>
      </w:r>
      <w:r w:rsidR="001A26A2">
        <w:t xml:space="preserve"> </w:t>
      </w:r>
      <w:r w:rsidR="004E3F1D" w:rsidRPr="001A26A2">
        <w:rPr>
          <w:noProof/>
        </w:rPr>
        <w:t>easily</w:t>
      </w:r>
      <w:r w:rsidR="004E3F1D" w:rsidRPr="00FE2257">
        <w:t xml:space="preserve"> accessible ways to </w:t>
      </w:r>
      <w:r w:rsidR="00F2197A">
        <w:t>implement</w:t>
      </w:r>
      <w:r w:rsidR="004E3F1D" w:rsidRPr="00FE2257">
        <w:t xml:space="preserve"> SVM is through </w:t>
      </w:r>
      <w:r w:rsidR="004E3F1D" w:rsidRPr="0030641A">
        <w:rPr>
          <w:noProof/>
        </w:rPr>
        <w:t>scikit</w:t>
      </w:r>
      <w:r w:rsidR="004E3F1D" w:rsidRPr="001A26A2">
        <w:rPr>
          <w:noProof/>
        </w:rPr>
        <w: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w:t>
      </w:r>
      <w:r w:rsidR="00EE5D22" w:rsidRPr="0030641A">
        <w:rPr>
          <w:noProof/>
        </w:rPr>
        <w:t>scikit</w:t>
      </w:r>
      <w:r w:rsidR="00EE5D22" w:rsidRPr="00FE2257">
        <w:t xml:space="preserve">-learn: linear, polynomial, </w:t>
      </w:r>
      <w:r w:rsidR="00C32688">
        <w:rPr>
          <w:noProof/>
        </w:rPr>
        <w:t>rbf</w:t>
      </w:r>
      <w:r w:rsidR="00EE5D22" w:rsidRPr="00FE2257">
        <w:t xml:space="preserve"> and sigmoid. </w:t>
      </w:r>
      <w:r w:rsidR="00234F62" w:rsidRPr="00FE2257">
        <w:t xml:space="preserve">These kernel types define the </w:t>
      </w:r>
      <w:r w:rsidR="00862B81">
        <w:t xml:space="preserve">shape of the </w:t>
      </w:r>
      <w:r w:rsidR="00862B81" w:rsidRPr="00862B81">
        <w:t>hyperplane</w:t>
      </w:r>
      <w:r w:rsidR="00C5599B" w:rsidRPr="00FE2257">
        <w:t>.</w:t>
      </w:r>
      <w:r w:rsidR="004B7561" w:rsidRPr="00FE2257">
        <w:t xml:space="preserve"> Different kernels might </w:t>
      </w:r>
      <w:r w:rsidR="009828D5">
        <w:t xml:space="preserve">be </w:t>
      </w:r>
      <w:r w:rsidR="009828D5" w:rsidRPr="001A26A2">
        <w:rPr>
          <w:noProof/>
        </w:rPr>
        <w:t>favourable</w:t>
      </w:r>
      <w:r w:rsidR="004B7561" w:rsidRPr="00FE2257">
        <w:t xml:space="preserve"> </w:t>
      </w:r>
      <w:r w:rsidR="009828D5">
        <w:t xml:space="preserve">to use </w:t>
      </w:r>
      <w:r w:rsidR="004B7561" w:rsidRPr="00FE2257">
        <w:t>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 xml:space="preserve">Assessing the accuracy of the model is important for getting an estimate of its </w:t>
      </w:r>
      <w:r w:rsidR="008556C3">
        <w:t xml:space="preserve">predicting </w:t>
      </w:r>
      <w:r w:rsidRPr="00FE2257">
        <w:t xml:space="preserve">capabilities and also for </w:t>
      </w:r>
      <w:r w:rsidR="008556C3">
        <w:t xml:space="preserve">best </w:t>
      </w:r>
      <w:r w:rsidRPr="00FE2257">
        <w:t>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w:t>
      </w:r>
      <w:r w:rsidR="008556C3">
        <w:t>parts. some</w:t>
      </w:r>
      <w:r w:rsidR="009E73C2" w:rsidRPr="00FE2257">
        <w:t xml:space="preserve"> </w:t>
      </w:r>
      <w:r w:rsidR="008556C3">
        <w:t>of them are used for</w:t>
      </w:r>
      <w:r w:rsidR="009E73C2" w:rsidRPr="00FE2257">
        <w:t xml:space="preserve"> algorithm </w:t>
      </w:r>
      <w:r w:rsidR="008556C3">
        <w:t xml:space="preserve">training and some are </w:t>
      </w:r>
      <w:r w:rsidR="009E73C2" w:rsidRPr="00FE2257">
        <w:t xml:space="preserve">only used for </w:t>
      </w:r>
      <w:r w:rsidR="009177A6" w:rsidRPr="00FE2257">
        <w:t>testing the performance of the model.</w:t>
      </w:r>
      <w:r w:rsidR="008556C3">
        <w:t xml:space="preserve"> In case of K-fold </w:t>
      </w:r>
      <w:r w:rsidR="008556C3" w:rsidRPr="0030641A">
        <w:rPr>
          <w:noProof/>
        </w:rPr>
        <w:t>cross</w:t>
      </w:r>
      <w:r w:rsidR="0030641A">
        <w:rPr>
          <w:noProof/>
        </w:rPr>
        <w:t>-</w:t>
      </w:r>
      <w:r w:rsidR="008556C3" w:rsidRPr="0030641A">
        <w:rPr>
          <w:noProof/>
        </w:rPr>
        <w:t>validation</w:t>
      </w:r>
      <w:r w:rsidR="008556C3">
        <w:t>,</w:t>
      </w:r>
      <w:r w:rsidR="001A26A2">
        <w:t xml:space="preserve"> the</w:t>
      </w:r>
      <w:r w:rsidR="008556C3">
        <w:t xml:space="preserve"> </w:t>
      </w:r>
      <w:r w:rsidR="008556C3" w:rsidRPr="001A26A2">
        <w:rPr>
          <w:noProof/>
        </w:rPr>
        <w:t>dataset</w:t>
      </w:r>
      <w:r w:rsidR="008556C3">
        <w:t xml:space="preserve"> is split into k parts. All</w:t>
      </w:r>
      <w:r w:rsidR="00E621EA">
        <w:t xml:space="preserve"> parts</w:t>
      </w:r>
      <w:r w:rsidR="008556C3">
        <w:t xml:space="preserve"> except one are used for training and </w:t>
      </w:r>
      <w:r w:rsidR="00E621EA">
        <w:t>remaining</w:t>
      </w:r>
      <w:r w:rsidR="008556C3">
        <w:t xml:space="preserve"> part is used for testing. The process is repeated k time</w:t>
      </w:r>
      <w:r w:rsidR="000E4685">
        <w:t>s</w:t>
      </w:r>
      <w:r w:rsidR="008556C3">
        <w:t xml:space="preserve">, so </w:t>
      </w:r>
      <w:r w:rsidR="00CF1418">
        <w:t xml:space="preserve">as </w:t>
      </w:r>
      <w:r w:rsidR="008556C3">
        <w:t xml:space="preserve">every part is used for </w:t>
      </w:r>
      <w:r w:rsidR="00857AEC">
        <w:t>testing once</w:t>
      </w:r>
      <w:r w:rsidR="00E621EA">
        <w:t xml:space="preserve">. </w:t>
      </w:r>
      <w:r w:rsidR="009177A6" w:rsidRPr="00FE2257">
        <w:t xml:space="preserve">This approach </w:t>
      </w:r>
      <w:r w:rsidR="009177A6" w:rsidRPr="001A26A2">
        <w:rPr>
          <w:noProof/>
        </w:rPr>
        <w:t>allow</w:t>
      </w:r>
      <w:r w:rsidR="001A26A2">
        <w:rPr>
          <w:noProof/>
        </w:rPr>
        <w:t>s</w:t>
      </w:r>
      <w:r w:rsidR="009177A6" w:rsidRPr="00FE2257">
        <w:t xml:space="preserve"> for generalization the </w:t>
      </w:r>
      <w:r w:rsidR="00BA0033">
        <w:t>accuracy</w:t>
      </w:r>
      <w:r w:rsidR="009177A6" w:rsidRPr="00FE2257">
        <w:t xml:space="preserve"> of the model, </w:t>
      </w:r>
      <w:r w:rsidR="009177A6" w:rsidRPr="0030641A">
        <w:rPr>
          <w:noProof/>
        </w:rPr>
        <w:t>as</w:t>
      </w:r>
      <w:r w:rsidR="009177A6" w:rsidRPr="00FE2257">
        <w:t xml:space="preserve"> test set is simulating real proble</w:t>
      </w:r>
      <w:r w:rsidR="00562415">
        <w:t>m</w:t>
      </w:r>
      <w:r w:rsidR="00CF1418">
        <w:t>, never seen by model before</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w:t>
      </w:r>
      <w:r w:rsidR="005776A4">
        <w:rPr>
          <w:rFonts w:cstheme="minorHAnsi"/>
        </w:rPr>
        <w:t>arranged</w:t>
      </w:r>
      <w:r w:rsidR="0064134F">
        <w:rPr>
          <w:rFonts w:cstheme="minorHAnsi"/>
        </w:rPr>
        <w:t xml:space="preserve"> </w:t>
      </w:r>
      <w:r w:rsidR="005776A4">
        <w:rPr>
          <w:rFonts w:cstheme="minorHAnsi"/>
        </w:rPr>
        <w:t>in</w:t>
      </w:r>
      <w:r w:rsidR="0064134F">
        <w:rPr>
          <w:rFonts w:cstheme="minorHAnsi"/>
        </w:rPr>
        <w:t xml:space="preserve"> barrel shape structure. Two </w:t>
      </w:r>
      <w:r w:rsidR="00CF1418">
        <w:rPr>
          <w:rFonts w:cstheme="minorHAnsi"/>
        </w:rPr>
        <w:t>following</w:t>
      </w:r>
      <w:r w:rsidR="0064134F">
        <w:rPr>
          <w:rFonts w:cstheme="minorHAnsi"/>
        </w:rPr>
        <w:t xml:space="preserve"> residues </w:t>
      </w:r>
      <w:r w:rsidR="00CF1418">
        <w:rPr>
          <w:rFonts w:cstheme="minorHAnsi"/>
        </w:rPr>
        <w:t>within</w:t>
      </w:r>
      <w:r w:rsidR="0064134F">
        <w:rPr>
          <w:rFonts w:cstheme="minorHAnsi"/>
        </w:rPr>
        <w:t xml:space="preserve"> </w:t>
      </w:r>
      <w:r w:rsidR="00914079">
        <w:rPr>
          <w:rFonts w:cstheme="minorHAnsi"/>
        </w:rPr>
        <w:t>β-s</w:t>
      </w:r>
      <w:r w:rsidR="00CF1418">
        <w:rPr>
          <w:rFonts w:cstheme="minorHAnsi"/>
        </w:rPr>
        <w:t>trand</w:t>
      </w:r>
      <w:r w:rsidR="00914079">
        <w:rPr>
          <w:rFonts w:cstheme="minorHAnsi"/>
        </w:rPr>
        <w:t xml:space="preserve">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sidRPr="0030641A">
        <w:rPr>
          <w:rFonts w:cstheme="minorHAnsi"/>
          <w:noProof/>
        </w:rPr>
        <w:t>cent</w:t>
      </w:r>
      <w:r w:rsidR="0030641A">
        <w:rPr>
          <w:rFonts w:cstheme="minorHAnsi"/>
          <w:noProof/>
        </w:rPr>
        <w:t>er</w:t>
      </w:r>
      <w:r w:rsidR="005C0107">
        <w:rPr>
          <w:rFonts w:cstheme="minorHAnsi"/>
        </w:rPr>
        <w:t xml:space="preserve"> of the barrel. </w:t>
      </w:r>
      <w:r w:rsidR="00AE613F">
        <w:rPr>
          <w:rFonts w:cstheme="minorHAnsi"/>
        </w:rPr>
        <w:t>The residues pointing outside will always be nonpolar, as they are facing nonpolar inner part of</w:t>
      </w:r>
      <w:r w:rsidR="001A26A2">
        <w:rPr>
          <w:rFonts w:cstheme="minorHAnsi"/>
        </w:rPr>
        <w:t xml:space="preserve"> the</w:t>
      </w:r>
      <w:r w:rsidR="00AE613F">
        <w:rPr>
          <w:rFonts w:cstheme="minorHAnsi"/>
        </w:rPr>
        <w:t xml:space="preserve"> </w:t>
      </w:r>
      <w:r w:rsidR="00AE613F" w:rsidRPr="001A26A2">
        <w:rPr>
          <w:rFonts w:cstheme="minorHAnsi"/>
          <w:noProof/>
        </w:rPr>
        <w:t>membrane</w:t>
      </w:r>
      <w:r w:rsidR="00CF1418">
        <w:rPr>
          <w:rFonts w:cstheme="minorHAnsi"/>
        </w:rPr>
        <w:t>. R</w:t>
      </w:r>
      <w:r w:rsidR="00AE613F">
        <w:rPr>
          <w:rFonts w:cstheme="minorHAnsi"/>
        </w:rPr>
        <w:t>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 xml:space="preserve">-barrels structures experimentally </w:t>
      </w:r>
      <w:r w:rsidR="005776A4">
        <w:t>re</w:t>
      </w:r>
      <w:r w:rsidR="00513804">
        <w:t>solved so far. Predicting transmembrane regions</w:t>
      </w:r>
      <w:r w:rsidR="00513804">
        <w:rPr>
          <w:rFonts w:cstheme="minorHAnsi"/>
        </w:rPr>
        <w:t xml:space="preserve"> is </w:t>
      </w:r>
      <w:r w:rsidR="00513804">
        <w:t>difficult</w:t>
      </w:r>
      <w:r w:rsidR="00890C88">
        <w:t xml:space="preserve"> </w:t>
      </w:r>
      <w:r w:rsidR="00513804">
        <w:t xml:space="preserve">since </w:t>
      </w:r>
      <w:r w:rsidR="005776A4">
        <w:rPr>
          <w:rFonts w:cstheme="minorHAnsi"/>
        </w:rPr>
        <w:t>β</w:t>
      </w:r>
      <w:r w:rsidR="005776A4">
        <w:t>-barrels</w:t>
      </w:r>
      <w:r w:rsidR="00513804">
        <w:t xml:space="preserve"> lack</w:t>
      </w:r>
      <w:r w:rsidR="00890C88">
        <w:t xml:space="preserve"> </w:t>
      </w:r>
      <w:r w:rsidR="00115167">
        <w:t>characteristic</w:t>
      </w:r>
      <w:r w:rsidR="00513804">
        <w:t xml:space="preserve"> features such as</w:t>
      </w:r>
      <w:r w:rsidR="001A26A2">
        <w:t xml:space="preserve"> a</w:t>
      </w:r>
      <w:r w:rsidR="00513804">
        <w:t xml:space="preserve"> </w:t>
      </w:r>
      <w:r w:rsidR="00890C88" w:rsidRPr="001A26A2">
        <w:rPr>
          <w:noProof/>
        </w:rPr>
        <w:t>stretch</w:t>
      </w:r>
      <w:r w:rsidR="00890C88">
        <w:t xml:space="preserve">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w:t>
      </w:r>
      <w:r w:rsidR="00F7453F" w:rsidRPr="0030641A">
        <w:rPr>
          <w:noProof/>
        </w:rPr>
        <w:t>si</w:t>
      </w:r>
      <w:r w:rsidR="0030641A">
        <w:rPr>
          <w:noProof/>
        </w:rPr>
        <w:t>t</w:t>
      </w:r>
      <w:r w:rsidR="00F7453F" w:rsidRPr="0030641A">
        <w:rPr>
          <w:noProof/>
        </w:rPr>
        <w:t>e-specific</w:t>
      </w:r>
      <w:r w:rsidR="00F7453F">
        <w:t xml:space="preserve">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lastRenderedPageBreak/>
        <w:tab/>
        <w:t xml:space="preserve">There are several different approaches for prediction the exposure status of Trans-membrane </w:t>
      </w:r>
      <w:r>
        <w:rPr>
          <w:rFonts w:cstheme="minorHAnsi"/>
        </w:rPr>
        <w:t>β</w:t>
      </w:r>
      <w:r w:rsidR="002755D3">
        <w:t>-</w:t>
      </w:r>
      <w:r>
        <w:t>barrel residues.</w:t>
      </w:r>
      <w:r w:rsidR="00381806">
        <w:t xml:space="preserve"> </w:t>
      </w:r>
      <w:r w:rsidR="006B682C">
        <w:t xml:space="preserve">As far as SVM is concerned the best performance in exposure status </w:t>
      </w:r>
      <w:r w:rsidR="002755D3">
        <w:t xml:space="preserve">prediction </w:t>
      </w:r>
      <w:r w:rsidR="006B682C">
        <w:t>found in</w:t>
      </w:r>
      <w:r w:rsidR="001A26A2">
        <w:t xml:space="preserve"> the</w:t>
      </w:r>
      <w:r w:rsidR="006B682C">
        <w:t xml:space="preserve"> </w:t>
      </w:r>
      <w:r w:rsidR="006B682C" w:rsidRPr="001A26A2">
        <w:rPr>
          <w:noProof/>
        </w:rPr>
        <w:t>literature</w:t>
      </w:r>
      <w:r w:rsidR="006B682C">
        <w:t xml:space="preserve"> is </w:t>
      </w:r>
      <w:r w:rsidR="006B682C" w:rsidRPr="006B682C">
        <w:t xml:space="preserve">77.91% </w:t>
      </w:r>
      <w:r w:rsidR="006B682C">
        <w:t>fo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xml:space="preserve">. After further calculation based on data provided in the article, total prediction accuracy </w:t>
      </w:r>
      <w:r w:rsidR="002755D3">
        <w:t xml:space="preserve">for this model </w:t>
      </w:r>
      <w:r w:rsidR="006B682C">
        <w:t>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w:t>
      </w:r>
      <w:r w:rsidR="002755D3">
        <w:t>H</w:t>
      </w:r>
      <w:r w:rsidR="00CC7917">
        <w:t xml:space="preserve">idden </w:t>
      </w:r>
      <w:r w:rsidR="002755D3">
        <w:t>M</w:t>
      </w:r>
      <w:r w:rsidR="00CC7917">
        <w:t xml:space="preserve">arkov </w:t>
      </w:r>
      <w:r w:rsidR="002755D3">
        <w:t>M</w:t>
      </w:r>
      <w:r w:rsidR="00CC7917">
        <w:t>odel. TMBHMM which is HMM exposure status predictor achieved</w:t>
      </w:r>
      <w:r w:rsidR="001A26A2">
        <w:t xml:space="preserve"> a</w:t>
      </w:r>
      <w:r w:rsidR="00CC7917">
        <w:t xml:space="preserve"> </w:t>
      </w:r>
      <w:r w:rsidR="00CC7917" w:rsidRPr="001A26A2">
        <w:rPr>
          <w:noProof/>
        </w:rPr>
        <w:t>prediction</w:t>
      </w:r>
      <w:r w:rsidR="00CC7917">
        <w:t xml:space="preserve">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2755D3">
        <w:t xml:space="preserve"> which is the highest found in the literature. </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A77F85">
      <w:pPr>
        <w:jc w:val="both"/>
      </w:pPr>
      <w:r>
        <w:t xml:space="preserve">In order to add evolutionary information </w:t>
      </w:r>
      <w:r w:rsidR="00926107">
        <w:t>which might improve the accuracy model,</w:t>
      </w:r>
      <w:r w:rsidR="00A77F85">
        <w:br/>
      </w:r>
      <w:r w:rsidR="00926107">
        <w:t>PSI-BLAST</w:t>
      </w:r>
      <w:r w:rsidR="00A77F85">
        <w:fldChar w:fldCharType="begin" w:fldLock="1"/>
      </w:r>
      <w:r w:rsidR="00A77F85">
        <w:instrText>ADDIN CSL_CITATION { "citationItems" : [ { "id" : "ITEM-1", "itemData" : { "author" : [ { "dropping-particle" : "", "family" : "Altschul", "given" : "S. F. et al.", "non-dropping-particle" : "", "parse-names" : false, "suffix" : "" } ], "container-title" : "Nucleic Acids Research", "id" : "ITEM-1", "issue" : "17", "issued" : { "date-parts" : [ [ "1997" ] ] }, "page" : "3389\u20133402.", "title" : "Gapped BLAST and PSI-BLAST: a new generation of protein database search programs.", "type" : "article-journal", "volume" : "25" }, "uris" : [ "http://www.mendeley.com/documents/?uuid=10da39a8-5903-4076-b47c-0b5e72bdd287" ] } ], "mendeley" : { "formattedCitation" : "(Altschul, 1997)", "plainTextFormattedCitation" : "(Altschul, 1997)", "previouslyFormattedCitation" : "(Altschul, 1997)" }, "properties" : {  }, "schema" : "https://github.com/citation-style-language/schema/raw/master/csl-citation.json" }</w:instrText>
      </w:r>
      <w:r w:rsidR="00A77F85">
        <w:fldChar w:fldCharType="separate"/>
      </w:r>
      <w:r w:rsidR="00A77F85" w:rsidRPr="00A77F85">
        <w:rPr>
          <w:noProof/>
        </w:rPr>
        <w:t>(Altschul, 1997)</w:t>
      </w:r>
      <w:r w:rsidR="00A77F85">
        <w:fldChar w:fldCharType="end"/>
      </w:r>
      <w:r w:rsidR="00926107">
        <w:t xml:space="preserve"> was used to generate PSSM for each protein in the dataset. </w:t>
      </w:r>
      <w:r w:rsidR="00926107" w:rsidRPr="001A26A2">
        <w:rPr>
          <w:noProof/>
        </w:rPr>
        <w:t>Swiss</w:t>
      </w:r>
      <w:r w:rsidR="001A26A2">
        <w:rPr>
          <w:noProof/>
        </w:rPr>
        <w:t>P</w:t>
      </w:r>
      <w:r w:rsidR="00926107" w:rsidRPr="001A26A2">
        <w:rPr>
          <w:noProof/>
        </w:rPr>
        <w:t>rot</w:t>
      </w:r>
      <w:r w:rsidR="00926107">
        <w:t xml:space="preserve"> database was chosen as</w:t>
      </w:r>
      <w:r w:rsidR="001A26A2">
        <w:t xml:space="preserve"> a</w:t>
      </w:r>
      <w:r w:rsidR="00926107">
        <w:t xml:space="preserve"> </w:t>
      </w:r>
      <w:r w:rsidR="00926107" w:rsidRPr="001A26A2">
        <w:rPr>
          <w:noProof/>
        </w:rPr>
        <w:t>reference</w:t>
      </w:r>
      <w:r w:rsidR="00926107">
        <w:t xml:space="preserv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w:t>
      </w:r>
      <w:r w:rsidR="001A26A2">
        <w:t xml:space="preserve"> a</w:t>
      </w:r>
      <w:r w:rsidR="00926107">
        <w:t xml:space="preserve"> </w:t>
      </w:r>
      <w:r w:rsidR="00926107" w:rsidRPr="001A26A2">
        <w:rPr>
          <w:noProof/>
        </w:rPr>
        <w:t>subdirectory</w:t>
      </w:r>
      <w:r w:rsidR="00926107">
        <w:t xml:space="preserve"> as separate files for each protein in</w:t>
      </w:r>
      <w:r w:rsidR="001A26A2">
        <w:t xml:space="preserve"> the</w:t>
      </w:r>
      <w:r w:rsidR="00926107">
        <w:t xml:space="preserve"> </w:t>
      </w:r>
      <w:r w:rsidR="00926107" w:rsidRPr="001A26A2">
        <w:rPr>
          <w:noProof/>
        </w:rPr>
        <w:t>database</w:t>
      </w:r>
      <w:r w:rsidR="00926107">
        <w:t>.</w:t>
      </w:r>
    </w:p>
    <w:p w:rsidR="00E70FA1" w:rsidRDefault="00EA70D7" w:rsidP="00A77F85">
      <w:pPr>
        <w:pStyle w:val="Akapitzlist"/>
        <w:numPr>
          <w:ilvl w:val="0"/>
          <w:numId w:val="5"/>
        </w:numPr>
        <w:jc w:val="both"/>
      </w:pPr>
      <w:r>
        <w:t xml:space="preserve">Extracting features from </w:t>
      </w:r>
      <w:r w:rsidR="00FE73C5">
        <w:t xml:space="preserve">the </w:t>
      </w:r>
      <w:r>
        <w:t>dataset</w:t>
      </w:r>
    </w:p>
    <w:p w:rsidR="00E70FA1" w:rsidRDefault="00FE73C5" w:rsidP="00A77F85">
      <w:pPr>
        <w:jc w:val="both"/>
      </w:pPr>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To each list,</w:t>
      </w:r>
      <w:r w:rsidR="001A26A2">
        <w:t xml:space="preserve"> a</w:t>
      </w:r>
      <w:r w:rsidR="00E70FA1">
        <w:t xml:space="preserve"> </w:t>
      </w:r>
      <w:r w:rsidR="00E70FA1" w:rsidRPr="001A26A2">
        <w:rPr>
          <w:noProof/>
        </w:rPr>
        <w:t>related</w:t>
      </w:r>
      <w:r w:rsidR="00E70FA1">
        <w:t xml:space="preserve">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w:t>
      </w:r>
      <w:r w:rsidR="00E22FF3" w:rsidRPr="001A26A2">
        <w:rPr>
          <w:noProof/>
        </w:rPr>
        <w:t>case</w:t>
      </w:r>
      <w:r w:rsidR="001A26A2">
        <w:rPr>
          <w:noProof/>
        </w:rPr>
        <w:t>, an</w:t>
      </w:r>
      <w:r w:rsidR="00E22FF3">
        <w:t xml:space="preserve"> </w:t>
      </w:r>
      <w:r w:rsidR="00E22FF3" w:rsidRPr="001A26A2">
        <w:rPr>
          <w:noProof/>
        </w:rPr>
        <w:t>array</w:t>
      </w:r>
      <w:r w:rsidR="00E22FF3">
        <w:t xml:space="preserve"> of 0 and 1. </w:t>
      </w:r>
      <w:r w:rsidR="00E70FA1">
        <w:t xml:space="preserve">PSSM profiles had to be transformed first in order to be used in following steps. It was done with </w:t>
      </w:r>
      <w:proofErr w:type="spellStart"/>
      <w:r w:rsidR="00E70FA1" w:rsidRPr="00E70FA1">
        <w:t>np.genfromtxt</w:t>
      </w:r>
      <w:proofErr w:type="spellEnd"/>
      <w:r w:rsidR="00E70FA1">
        <w:t xml:space="preserve"> function saving only frequency matrix as</w:t>
      </w:r>
      <w:r w:rsidR="001A26A2">
        <w:t xml:space="preserve"> a</w:t>
      </w:r>
      <w:r w:rsidR="00E70FA1">
        <w:t xml:space="preserve"> </w:t>
      </w:r>
      <w:r w:rsidR="00E70FA1" w:rsidRPr="001A26A2">
        <w:rPr>
          <w:noProof/>
        </w:rPr>
        <w:t>2D</w:t>
      </w:r>
      <w:r w:rsidR="00E70FA1">
        <w:t xml:space="preserve">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77F85">
      <w:pPr>
        <w:pStyle w:val="Akapitzlist"/>
        <w:numPr>
          <w:ilvl w:val="0"/>
          <w:numId w:val="5"/>
        </w:numPr>
        <w:jc w:val="both"/>
      </w:pPr>
      <w:r>
        <w:t xml:space="preserve">Creating sliding window </w:t>
      </w:r>
      <w:r w:rsidR="00CC539E">
        <w:t>and corresponding states</w:t>
      </w:r>
      <w:r>
        <w:t xml:space="preserve">. </w:t>
      </w:r>
    </w:p>
    <w:p w:rsidR="00A9594B" w:rsidRPr="00CC539E" w:rsidRDefault="00A9594B" w:rsidP="00A77F85">
      <w:pPr>
        <w:jc w:val="both"/>
        <w:rPr>
          <w:rFonts w:eastAsiaTheme="minorEastAsia"/>
        </w:rPr>
      </w:pPr>
      <w:r>
        <w:t xml:space="preserve">In order to obtain input format </w:t>
      </w:r>
      <w:r w:rsidR="00E22FF3">
        <w:t>accepted by SVM,</w:t>
      </w:r>
      <w:r w:rsidR="001A26A2">
        <w:t xml:space="preserve"> an</w:t>
      </w:r>
      <w:r w:rsidR="00E22FF3">
        <w:t xml:space="preserve"> </w:t>
      </w:r>
      <w:r w:rsidR="00E22FF3" w:rsidRPr="001A26A2">
        <w:rPr>
          <w:noProof/>
        </w:rPr>
        <w:t>array</w:t>
      </w:r>
      <w:r w:rsidR="00E22FF3">
        <w:t xml:space="preserve"> for each window </w:t>
      </w:r>
      <w:r w:rsidR="00775820">
        <w:t>was</w:t>
      </w:r>
      <w:r w:rsidR="00E22FF3">
        <w:t xml:space="preserve"> created. To avoid confusion, window length </w:t>
      </w:r>
      <w:r w:rsidR="0019766D">
        <w:t>had to be</w:t>
      </w:r>
      <w:r w:rsidR="001A26A2">
        <w:t xml:space="preserve"> an</w:t>
      </w:r>
      <w:r w:rsidR="0019766D">
        <w:t xml:space="preserve"> </w:t>
      </w:r>
      <w:r w:rsidR="0019766D" w:rsidRPr="001A26A2">
        <w:rPr>
          <w:noProof/>
        </w:rPr>
        <w:t>odd</w:t>
      </w:r>
      <w:r w:rsidR="0019766D">
        <w:t xml:space="preserve">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w:t>
      </w:r>
      <w:proofErr w:type="spellStart"/>
      <w:r w:rsidR="0019766D">
        <w:t>n</w:t>
      </w:r>
      <w:proofErr w:type="spellEnd"/>
      <w:r w:rsidR="0019766D">
        <w:t xml:space="preserve"> the window in position(</w:t>
      </w:r>
      <w:proofErr w:type="spellStart"/>
      <w:r w:rsidR="0019766D">
        <w:t>i</w:t>
      </w:r>
      <w:proofErr w:type="spellEnd"/>
      <w:r w:rsidR="0019766D">
        <w:t xml:space="preserve">)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77F85">
      <w:pPr>
        <w:jc w:val="both"/>
      </w:pPr>
      <w:r>
        <w:t>The corresponding states were appended in such way that the index of</w:t>
      </w:r>
      <w:r w:rsidR="001A26A2">
        <w:t xml:space="preserve"> the</w:t>
      </w:r>
      <w:r>
        <w:t xml:space="preserve"> </w:t>
      </w:r>
      <w:r w:rsidRPr="001A26A2">
        <w:rPr>
          <w:noProof/>
        </w:rPr>
        <w:t>array</w:t>
      </w:r>
      <w:r>
        <w:t xml:space="preserve"> of states was the same as</w:t>
      </w:r>
      <w:r w:rsidR="001A26A2">
        <w:t xml:space="preserve"> the</w:t>
      </w:r>
      <w:r>
        <w:t xml:space="preserve"> </w:t>
      </w:r>
      <w:r w:rsidRPr="001A26A2">
        <w:rPr>
          <w:noProof/>
        </w:rPr>
        <w:t>index</w:t>
      </w:r>
      <w:r>
        <w:t xml:space="preserve"> of</w:t>
      </w:r>
      <w:r w:rsidR="001A26A2">
        <w:t xml:space="preserve"> the</w:t>
      </w:r>
      <w:r>
        <w:t xml:space="preserve"> </w:t>
      </w:r>
      <w:r w:rsidRPr="001A26A2">
        <w:rPr>
          <w:noProof/>
        </w:rPr>
        <w:t>window</w:t>
      </w:r>
      <w:r>
        <w:t xml:space="preserve"> in all windows array.</w:t>
      </w:r>
    </w:p>
    <w:p w:rsidR="00E22FF3" w:rsidRDefault="00E22FF3" w:rsidP="00E22FF3">
      <w:pPr>
        <w:pStyle w:val="Akapitzlist"/>
        <w:numPr>
          <w:ilvl w:val="0"/>
          <w:numId w:val="5"/>
        </w:numPr>
      </w:pPr>
      <w:r>
        <w:lastRenderedPageBreak/>
        <w:t>Cross-validation and model optimization</w:t>
      </w:r>
    </w:p>
    <w:p w:rsidR="00D2649F" w:rsidRDefault="00D2649F" w:rsidP="000E3C67">
      <w:pPr>
        <w:jc w:val="both"/>
      </w:pPr>
      <w:r>
        <w:t xml:space="preserve">In order to </w:t>
      </w:r>
      <w:r w:rsidR="00DE22D8">
        <w:t xml:space="preserve">obtain the generalized accuracy of the model, 3-fold </w:t>
      </w:r>
      <w:r w:rsidR="00DE22D8" w:rsidRPr="00EB4E60">
        <w:rPr>
          <w:noProof/>
        </w:rPr>
        <w:t>cross validation</w:t>
      </w:r>
      <w:r w:rsidR="00DE22D8">
        <w:t xml:space="preserve"> was performed using</w:t>
      </w:r>
      <w:r w:rsidR="001A26A2">
        <w:t xml:space="preserve"> the </w:t>
      </w:r>
      <w:r w:rsidR="00DE22D8" w:rsidRPr="001A26A2">
        <w:rPr>
          <w:noProof/>
        </w:rPr>
        <w:t>cross_val_score</w:t>
      </w:r>
      <w:r w:rsidR="00DE22D8">
        <w:t xml:space="preserve"> function from </w:t>
      </w:r>
      <w:r w:rsidR="00DE22D8" w:rsidRPr="00EB4E60">
        <w:rPr>
          <w:noProof/>
        </w:rPr>
        <w:t>sklearn</w:t>
      </w:r>
      <w:r w:rsidR="00DE22D8">
        <w:t xml:space="preserve"> library</w:t>
      </w:r>
      <w:r w:rsidR="00775820">
        <w:fldChar w:fldCharType="begin" w:fldLock="1"/>
      </w:r>
      <w:r w:rsidR="00775820">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775820">
        <w:fldChar w:fldCharType="separate"/>
      </w:r>
      <w:r w:rsidR="00775820" w:rsidRPr="00775820">
        <w:rPr>
          <w:noProof/>
        </w:rPr>
        <w:t>(Varoquaux et al., 2015)</w:t>
      </w:r>
      <w:r w:rsidR="00775820">
        <w:fldChar w:fldCharType="end"/>
      </w:r>
      <w:r w:rsidR="00DE22D8">
        <w:t xml:space="preserve">. 3-fold was chosen since it takes significantly less time to run compared to often used 10 fold </w:t>
      </w:r>
      <w:r w:rsidR="00DE22D8" w:rsidRPr="00EB4E60">
        <w:rPr>
          <w:noProof/>
        </w:rPr>
        <w:t>cross validation</w:t>
      </w:r>
      <w:r w:rsidR="00DE22D8">
        <w:t xml:space="preserve">. The parameters were tweaked one by one for window lengths between 3 and </w:t>
      </w:r>
      <w:r w:rsidR="006E122E">
        <w:t>2</w:t>
      </w:r>
      <w:r w:rsidR="00DE22D8">
        <w:t>1.</w:t>
      </w:r>
      <w:r w:rsidR="00775820">
        <w:t xml:space="preserve"> The range of window lengths was set based on tests as accuracies for window lengths above 21 were generally lower.</w:t>
      </w:r>
      <w:r w:rsidR="00DE22D8">
        <w:t xml:space="preserve"> All possible kernels for SVC(linear, polynomial, </w:t>
      </w:r>
      <w:r w:rsidR="00AB27C3">
        <w:rPr>
          <w:noProof/>
        </w:rPr>
        <w:t>rbf</w:t>
      </w:r>
      <w:r w:rsidR="00DE22D8">
        <w:t xml:space="preserve"> and sigmoid) and also </w:t>
      </w:r>
      <w:proofErr w:type="spellStart"/>
      <w:r w:rsidR="00DE22D8">
        <w:t>LinearSVC</w:t>
      </w:r>
      <w:proofErr w:type="spellEnd"/>
      <w:r w:rsidR="00DE22D8">
        <w:t xml:space="preserve"> were tested. </w:t>
      </w:r>
      <w:r w:rsidR="001A26A2">
        <w:rPr>
          <w:noProof/>
        </w:rPr>
        <w:t>The c</w:t>
      </w:r>
      <w:r w:rsidR="00DE22D8" w:rsidRPr="001A26A2">
        <w:rPr>
          <w:noProof/>
        </w:rPr>
        <w:t>ache_size</w:t>
      </w:r>
      <w:r w:rsidR="00DE22D8">
        <w:t xml:space="preserve"> parameter was set to 3000 to speed up the process. </w:t>
      </w:r>
      <w:r w:rsidR="00DE22D8" w:rsidRPr="001A26A2">
        <w:rPr>
          <w:noProof/>
        </w:rPr>
        <w:t>Fina</w:t>
      </w:r>
      <w:r w:rsidR="001A26A2">
        <w:rPr>
          <w:noProof/>
        </w:rPr>
        <w:t>l</w:t>
      </w:r>
      <w:r w:rsidR="00DE22D8" w:rsidRPr="001A26A2">
        <w:rPr>
          <w:noProof/>
        </w:rPr>
        <w:t>ly</w:t>
      </w:r>
      <w:r w:rsidR="00DE22D8">
        <w:t>, the results for two other methods – random forest classifier and simple decision tree were generated for</w:t>
      </w:r>
      <w:r w:rsidR="001A26A2">
        <w:t xml:space="preserve"> </w:t>
      </w:r>
      <w:r w:rsidR="001A26A2" w:rsidRPr="001A26A2">
        <w:rPr>
          <w:noProof/>
        </w:rPr>
        <w:t>th</w:t>
      </w:r>
      <w:r w:rsidR="001A26A2">
        <w:rPr>
          <w:noProof/>
        </w:rPr>
        <w:t>e</w:t>
      </w:r>
      <w:r w:rsidR="00DE22D8" w:rsidRPr="001A26A2">
        <w:rPr>
          <w:noProof/>
        </w:rPr>
        <w:t xml:space="preserve"> same</w:t>
      </w:r>
      <w:r w:rsidR="00DE22D8">
        <w:t xml:space="preserve"> range of window length.</w:t>
      </w:r>
      <w:r w:rsidR="00064F5F">
        <w:t xml:space="preserve"> Model for best scoring SVC parameters</w:t>
      </w:r>
      <w:r w:rsidR="00775820">
        <w:t xml:space="preserve"> was generated and stored</w:t>
      </w:r>
      <w:r w:rsidR="00064F5F">
        <w:t xml:space="preserve"> using pickle in</w:t>
      </w:r>
      <w:r w:rsidR="001A26A2">
        <w:t xml:space="preserve"> the</w:t>
      </w:r>
      <w:r w:rsidR="00064F5F">
        <w:t xml:space="preserve"> </w:t>
      </w:r>
      <w:r w:rsidR="00775820" w:rsidRPr="001A26A2">
        <w:rPr>
          <w:noProof/>
        </w:rPr>
        <w:t>model</w:t>
      </w:r>
      <w:r w:rsidR="00064F5F">
        <w:t xml:space="preserve"> directory as </w:t>
      </w:r>
      <w:proofErr w:type="spellStart"/>
      <w:r w:rsidR="00064F5F">
        <w:t>PSSM_model</w:t>
      </w:r>
      <w:proofErr w:type="spellEnd"/>
      <w:r w:rsidR="00064F5F">
        <w:t>.</w:t>
      </w:r>
    </w:p>
    <w:p w:rsidR="009922A8" w:rsidRDefault="00E22FF3" w:rsidP="009922A8">
      <w:pPr>
        <w:pStyle w:val="Akapitzlist"/>
        <w:numPr>
          <w:ilvl w:val="0"/>
          <w:numId w:val="5"/>
        </w:numPr>
      </w:pPr>
      <w:r>
        <w:t xml:space="preserve">Predictor </w:t>
      </w:r>
      <w:r w:rsidR="00BA48EF">
        <w:t xml:space="preserve">and </w:t>
      </w:r>
      <w:r w:rsidR="007660C5">
        <w:t>results generation</w:t>
      </w:r>
    </w:p>
    <w:p w:rsidR="007660C5" w:rsidRDefault="007660C5" w:rsidP="007660C5">
      <w:pPr>
        <w:jc w:val="both"/>
      </w:pPr>
      <w:r>
        <w:t>Program for prediction was written in</w:t>
      </w:r>
      <w:r w:rsidR="001A26A2">
        <w:t xml:space="preserve"> a</w:t>
      </w:r>
      <w:r>
        <w:t xml:space="preserve"> </w:t>
      </w:r>
      <w:r w:rsidRPr="001A26A2">
        <w:rPr>
          <w:noProof/>
        </w:rPr>
        <w:t>similar</w:t>
      </w:r>
      <w:r>
        <w:t xml:space="preserve"> way as </w:t>
      </w:r>
      <w:r w:rsidRPr="001A26A2">
        <w:rPr>
          <w:noProof/>
        </w:rPr>
        <w:t>modeling</w:t>
      </w:r>
      <w:r>
        <w:t xml:space="preserve"> one. Provided </w:t>
      </w:r>
      <w:r w:rsidRPr="00EB4E60">
        <w:rPr>
          <w:noProof/>
        </w:rPr>
        <w:t>fasta</w:t>
      </w:r>
      <w:r>
        <w:t xml:space="preserve"> file</w:t>
      </w:r>
      <w:r w:rsidR="00534A77">
        <w:t xml:space="preserve"> and PSSM profile</w:t>
      </w:r>
      <w:r>
        <w:t xml:space="preserve"> </w:t>
      </w:r>
      <w:r w:rsidR="00534A77">
        <w:t>of</w:t>
      </w:r>
      <w:r>
        <w:t xml:space="preserve"> proteins of unknown exposure status, it generates windows. For each sequence in testing dataset, the exposure status is predicted based on previously generated model and stored in the results directory in the three line pattern. Results of all the optimizations were stored in MS </w:t>
      </w:r>
      <w:r w:rsidR="001A26A2">
        <w:rPr>
          <w:noProof/>
        </w:rPr>
        <w:t>E</w:t>
      </w:r>
      <w:r w:rsidRPr="001A26A2">
        <w:rPr>
          <w:noProof/>
        </w:rPr>
        <w:t>xcel</w:t>
      </w:r>
      <w:r>
        <w:t>, where later</w:t>
      </w:r>
      <w:r w:rsidR="00EB4E60">
        <w:t>,</w:t>
      </w:r>
      <w:r>
        <w:t xml:space="preserve">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w:t>
      </w:r>
      <w:r w:rsidRPr="00EB4E60">
        <w:rPr>
          <w:noProof/>
        </w:rPr>
        <w:t>sklearn</w:t>
      </w:r>
      <w:r>
        <w:t xml:space="preserve"> library fun</w:t>
      </w:r>
      <w:bookmarkStart w:id="1" w:name="_GoBack"/>
      <w:bookmarkEnd w:id="1"/>
      <w:r>
        <w:t>ctions</w:t>
      </w:r>
      <w:r w:rsidR="00F90D76">
        <w:fldChar w:fldCharType="begin" w:fldLock="1"/>
      </w:r>
      <w:r w:rsidR="00F90D76">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F90D76">
        <w:fldChar w:fldCharType="separate"/>
      </w:r>
      <w:r w:rsidR="00F90D76" w:rsidRPr="00F90D76">
        <w:rPr>
          <w:noProof/>
        </w:rPr>
        <w:t>(Varoquaux et al., 2015)</w:t>
      </w:r>
      <w:r w:rsidR="00F90D76">
        <w:fldChar w:fldCharType="end"/>
      </w:r>
      <w:r>
        <w:t>.</w:t>
      </w:r>
    </w:p>
    <w:p w:rsidR="00F71A35" w:rsidRPr="00F71A35" w:rsidRDefault="00203E8B" w:rsidP="00F71A35">
      <w:pPr>
        <w:pStyle w:val="Nagwek2"/>
      </w:pPr>
      <w:r>
        <w:t>Results and discussion</w:t>
      </w:r>
    </w:p>
    <w:p w:rsidR="00403DDD" w:rsidRPr="00403DDD" w:rsidRDefault="00403DDD" w:rsidP="00403DDD">
      <w:r>
        <w:tab/>
        <w:t>In order to obtain best possible accuracy of</w:t>
      </w:r>
      <w:r w:rsidR="001A26A2">
        <w:t xml:space="preserve"> the</w:t>
      </w:r>
      <w:r>
        <w:t xml:space="preserve"> </w:t>
      </w:r>
      <w:r w:rsidRPr="001A26A2">
        <w:rPr>
          <w:noProof/>
        </w:rPr>
        <w:t>model</w:t>
      </w:r>
      <w:r>
        <w:t xml:space="preserve"> it is necessary to try different parameters of SVC. In this project, different kernels at different window lengths were tested first. The results </w:t>
      </w:r>
      <w:r w:rsidR="00F90D76">
        <w:t xml:space="preserve">of tests </w:t>
      </w:r>
      <w:r>
        <w:t xml:space="preserve">are visible </w:t>
      </w:r>
      <w:r w:rsidR="001A26A2">
        <w:rPr>
          <w:noProof/>
        </w:rPr>
        <w:t>in</w:t>
      </w:r>
      <w:r>
        <w:t xml:space="preserve">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r w:rsidR="00D12789">
        <w:fldChar w:fldCharType="begin"/>
      </w:r>
      <w:r w:rsidR="00D12789">
        <w:instrText xml:space="preserve"> SEQ Figure \* ARABIC </w:instrText>
      </w:r>
      <w:r w:rsidR="00D12789">
        <w:fldChar w:fldCharType="separate"/>
      </w:r>
      <w:r w:rsidR="00A23A4B">
        <w:rPr>
          <w:noProof/>
        </w:rPr>
        <w:t>1</w:t>
      </w:r>
      <w:r w:rsidR="00D12789">
        <w:rPr>
          <w:noProof/>
        </w:rPr>
        <w:fldChar w:fldCharType="end"/>
      </w:r>
      <w:r>
        <w:t xml:space="preserve"> Accuracy of SVC for different kernel types and window lengths</w:t>
      </w:r>
    </w:p>
    <w:p w:rsidR="00FC7D24" w:rsidRDefault="005F1E79" w:rsidP="00FC7D24">
      <w:pPr>
        <w:jc w:val="both"/>
        <w:rPr>
          <w:noProof/>
        </w:rPr>
      </w:pPr>
      <w:r>
        <w:rPr>
          <w:noProof/>
        </w:rPr>
        <w:lastRenderedPageBreak/>
        <w:t xml:space="preserve">The accuracy values are presented as percentage values, which are the average of scores for 3 fold </w:t>
      </w:r>
      <w:r w:rsidRPr="0030641A">
        <w:rPr>
          <w:noProof/>
        </w:rPr>
        <w:t>cross</w:t>
      </w:r>
      <w:r w:rsidR="0030641A">
        <w:rPr>
          <w:noProof/>
        </w:rPr>
        <w:t>-</w:t>
      </w:r>
      <w:r w:rsidRPr="0030641A">
        <w:rPr>
          <w:noProof/>
        </w:rPr>
        <w:t>validation</w:t>
      </w:r>
      <w:r>
        <w:rPr>
          <w:noProof/>
        </w:rPr>
        <w:t xml:space="preserve">.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for</w:t>
      </w:r>
      <w:r w:rsidR="001A26A2">
        <w:rPr>
          <w:noProof/>
        </w:rPr>
        <w:t xml:space="preserve"> a</w:t>
      </w:r>
      <w:r w:rsidR="00C86DA0">
        <w:rPr>
          <w:noProof/>
        </w:rPr>
        <w:t xml:space="preserve"> </w:t>
      </w:r>
      <w:r w:rsidR="00D94688" w:rsidRPr="001A26A2">
        <w:rPr>
          <w:noProof/>
        </w:rPr>
        <w:t>window</w:t>
      </w:r>
      <w:r w:rsidR="00D94688">
        <w:rPr>
          <w:noProof/>
        </w:rPr>
        <w:t xml:space="preserve"> length of 17.</w:t>
      </w:r>
      <w:r w:rsidR="00790D5D">
        <w:rPr>
          <w:noProof/>
        </w:rPr>
        <w:t xml:space="preserve"> </w:t>
      </w:r>
      <w:r w:rsidR="003F2927">
        <w:rPr>
          <w:noProof/>
        </w:rPr>
        <w:t>Polynomial kernel characterized by degree = 4 and coefficient =2 obt</w:t>
      </w:r>
      <w:r w:rsidR="00C86DA0">
        <w:rPr>
          <w:noProof/>
        </w:rPr>
        <w:t>a</w:t>
      </w:r>
      <w:r w:rsidR="003F2927">
        <w:rPr>
          <w:noProof/>
        </w:rPr>
        <w:t>ined slightly lower results with</w:t>
      </w:r>
      <w:r w:rsidR="001A26A2">
        <w:rPr>
          <w:noProof/>
        </w:rPr>
        <w:t xml:space="preserve"> the</w:t>
      </w:r>
      <w:r w:rsidR="003F2927">
        <w:rPr>
          <w:noProof/>
        </w:rPr>
        <w:t xml:space="preserve"> </w:t>
      </w:r>
      <w:r w:rsidR="003F2927" w:rsidRPr="001A26A2">
        <w:rPr>
          <w:noProof/>
        </w:rPr>
        <w:t>hig</w:t>
      </w:r>
      <w:r w:rsidR="001A26A2" w:rsidRPr="001A26A2">
        <w:rPr>
          <w:noProof/>
        </w:rPr>
        <w:t>h</w:t>
      </w:r>
      <w:r w:rsidR="003F2927" w:rsidRPr="001A26A2">
        <w:rPr>
          <w:noProof/>
        </w:rPr>
        <w:t>est</w:t>
      </w:r>
      <w:r w:rsidR="003F2927">
        <w:rPr>
          <w:noProof/>
        </w:rPr>
        <w:t xml:space="preserve"> </w:t>
      </w:r>
      <w:r w:rsidR="00C86DA0">
        <w:rPr>
          <w:noProof/>
        </w:rPr>
        <w:t>score</w:t>
      </w:r>
      <w:r w:rsidR="003F2927">
        <w:rPr>
          <w:noProof/>
        </w:rPr>
        <w:t xml:space="preserve"> being 74.53% for the window length of 11</w:t>
      </w:r>
      <w:r w:rsidR="003F2927" w:rsidRPr="001C6CCE">
        <w:rPr>
          <w:noProof/>
        </w:rPr>
        <w:t>. For polynomial kernel the accuracy scores were rising with</w:t>
      </w:r>
      <w:r w:rsidR="001A26A2">
        <w:rPr>
          <w:noProof/>
        </w:rPr>
        <w:t xml:space="preserve"> a</w:t>
      </w:r>
      <w:r w:rsidR="003F2927" w:rsidRPr="001C6CCE">
        <w:rPr>
          <w:noProof/>
        </w:rPr>
        <w:t xml:space="preserve"> </w:t>
      </w:r>
      <w:r w:rsidR="003F2927" w:rsidRPr="001A26A2">
        <w:rPr>
          <w:noProof/>
        </w:rPr>
        <w:t>higher</w:t>
      </w:r>
      <w:r w:rsidR="003F2927" w:rsidRPr="001C6CCE">
        <w:rPr>
          <w:noProof/>
        </w:rPr>
        <w:t xml:space="preserve"> degree of </w:t>
      </w:r>
      <w:r w:rsidR="003F2927" w:rsidRPr="0030641A">
        <w:rPr>
          <w:noProof/>
        </w:rPr>
        <w:t>kernel</w:t>
      </w:r>
      <w:r w:rsidR="003F2927" w:rsidRPr="001C6CCE">
        <w:rPr>
          <w:noProof/>
        </w:rPr>
        <w:t xml:space="preserve">, </w:t>
      </w:r>
      <w:r w:rsidR="003F2927" w:rsidRPr="001A26A2">
        <w:rPr>
          <w:noProof/>
        </w:rPr>
        <w:t>however</w:t>
      </w:r>
      <w:r w:rsidR="001A26A2">
        <w:rPr>
          <w:noProof/>
        </w:rPr>
        <w:t>,</w:t>
      </w:r>
      <w:r w:rsidR="003F2927" w:rsidRPr="001C6CCE">
        <w:rPr>
          <w:noProof/>
        </w:rPr>
        <w:t xml:space="preserve"> this </w:t>
      </w:r>
      <w:r w:rsidR="003F2927" w:rsidRPr="001A26A2">
        <w:rPr>
          <w:noProof/>
        </w:rPr>
        <w:t>behavio</w:t>
      </w:r>
      <w:r w:rsidR="00C86DA0" w:rsidRPr="001A26A2">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w:t>
      </w:r>
      <w:r w:rsidR="003F2927" w:rsidRPr="001A26A2">
        <w:rPr>
          <w:noProof/>
        </w:rPr>
        <w:t>observed</w:t>
      </w:r>
      <w:r w:rsidR="003F2927">
        <w:rPr>
          <w:noProof/>
        </w:rPr>
        <w:t xml:space="preserve"> for</w:t>
      </w:r>
      <w:r w:rsidR="001A26A2">
        <w:rPr>
          <w:noProof/>
        </w:rPr>
        <w:t xml:space="preserve"> a</w:t>
      </w:r>
      <w:r w:rsidR="003F2927">
        <w:rPr>
          <w:noProof/>
        </w:rPr>
        <w:t xml:space="preserve"> </w:t>
      </w:r>
      <w:r w:rsidR="003F2927" w:rsidRPr="001A26A2">
        <w:rPr>
          <w:noProof/>
        </w:rPr>
        <w:t>win</w:t>
      </w:r>
      <w:r w:rsidR="001A26A2" w:rsidRPr="001A26A2">
        <w:rPr>
          <w:noProof/>
        </w:rPr>
        <w:t>dow</w:t>
      </w:r>
      <w:r w:rsidR="001A26A2">
        <w:rPr>
          <w:noProof/>
        </w:rPr>
        <w:t xml:space="preserve"> </w:t>
      </w:r>
      <w:r w:rsidR="003F2927" w:rsidRPr="001A26A2">
        <w:rPr>
          <w:noProof/>
        </w:rPr>
        <w:t>length</w:t>
      </w:r>
      <w:r w:rsidR="003F2927">
        <w:rPr>
          <w:noProof/>
        </w:rPr>
        <w:t xml:space="preserve"> of 17 and it was 74.31%.</w:t>
      </w:r>
      <w:r w:rsidR="00C87D23">
        <w:rPr>
          <w:noProof/>
        </w:rPr>
        <w:t xml:space="preserve"> </w:t>
      </w:r>
      <w:r w:rsidR="00BE2617">
        <w:rPr>
          <w:noProof/>
        </w:rPr>
        <w:t>R</w:t>
      </w:r>
      <w:r w:rsidR="00AB27C3">
        <w:rPr>
          <w:noProof/>
        </w:rPr>
        <w:t>bf</w:t>
      </w:r>
      <w:r w:rsidR="00C87D23">
        <w:rPr>
          <w:noProof/>
        </w:rPr>
        <w:t xml:space="preserve"> kernel marked on the figure with dark blue color </w:t>
      </w:r>
      <w:r w:rsidR="003E7289">
        <w:rPr>
          <w:noProof/>
        </w:rPr>
        <w:t>had</w:t>
      </w:r>
      <w:r w:rsidR="00C87D23">
        <w:rPr>
          <w:noProof/>
        </w:rPr>
        <w:t xml:space="preserve"> significantly lover accuracy with</w:t>
      </w:r>
      <w:r w:rsidR="001A26A2">
        <w:rPr>
          <w:noProof/>
        </w:rPr>
        <w:t xml:space="preserve"> the</w:t>
      </w:r>
      <w:r w:rsidR="00C87D23">
        <w:rPr>
          <w:noProof/>
        </w:rPr>
        <w:t xml:space="preserve"> </w:t>
      </w:r>
      <w:r w:rsidR="00C87D23" w:rsidRPr="001A26A2">
        <w:rPr>
          <w:noProof/>
        </w:rPr>
        <w:t>highest</w:t>
      </w:r>
      <w:r w:rsidR="00C87D23">
        <w:rPr>
          <w:noProof/>
        </w:rPr>
        <w:t xml:space="preserve"> value being 72.83% for</w:t>
      </w:r>
      <w:r w:rsidR="001A26A2">
        <w:rPr>
          <w:noProof/>
        </w:rPr>
        <w:t xml:space="preserve"> a</w:t>
      </w:r>
      <w:r w:rsidR="00C87D23">
        <w:rPr>
          <w:noProof/>
        </w:rPr>
        <w:t xml:space="preserve"> </w:t>
      </w:r>
      <w:r w:rsidR="00C87D23" w:rsidRPr="001A26A2">
        <w:rPr>
          <w:noProof/>
        </w:rPr>
        <w:t>window</w:t>
      </w:r>
      <w:r w:rsidR="00C87D23">
        <w:rPr>
          <w:noProof/>
        </w:rPr>
        <w:t xml:space="preserve"> length of 15. </w:t>
      </w:r>
      <w:r w:rsidR="003E7289">
        <w:rPr>
          <w:noProof/>
        </w:rPr>
        <w:t xml:space="preserve">In case of </w:t>
      </w:r>
      <w:r w:rsidR="007566AB">
        <w:rPr>
          <w:noProof/>
        </w:rPr>
        <w:t xml:space="preserve">sigmoid kernel </w:t>
      </w:r>
      <w:r w:rsidR="00EB4E60">
        <w:rPr>
          <w:noProof/>
        </w:rPr>
        <w:t>showed</w:t>
      </w:r>
      <w:r w:rsidR="00FC7D24">
        <w:rPr>
          <w:noProof/>
        </w:rPr>
        <w:t xml:space="preserve"> with yellow color, not all accuracy values were presented on the figure in the </w:t>
      </w:r>
      <w:r w:rsidR="00FC7D24" w:rsidRPr="001A26A2">
        <w:rPr>
          <w:noProof/>
        </w:rPr>
        <w:t>int</w:t>
      </w:r>
      <w:r w:rsidR="001A26A2">
        <w:rPr>
          <w:noProof/>
        </w:rPr>
        <w:t>e</w:t>
      </w:r>
      <w:r w:rsidR="00FC7D24" w:rsidRPr="001A26A2">
        <w:rPr>
          <w:noProof/>
        </w:rPr>
        <w:t>rest</w:t>
      </w:r>
      <w:r w:rsidR="00FC7D24">
        <w:rPr>
          <w:noProof/>
        </w:rPr>
        <w:t xml:space="preserve"> of focusing on the more relevant results. </w:t>
      </w:r>
      <w:r w:rsidR="005917F5">
        <w:rPr>
          <w:noProof/>
        </w:rPr>
        <w:t>For this kernel</w:t>
      </w:r>
      <w:r w:rsidR="00FC7D24">
        <w:rPr>
          <w:noProof/>
        </w:rPr>
        <w:t>,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A26A2">
        <w:rPr>
          <w:noProof/>
        </w:rPr>
        <w:t>length</w:t>
      </w:r>
      <w:r w:rsidR="001C6CCE" w:rsidRPr="001C6CCE">
        <w:rPr>
          <w:noProof/>
        </w:rPr>
        <w:t xml:space="preserve">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w:t>
      </w:r>
      <w:r w:rsidR="00EB4E60">
        <w:rPr>
          <w:noProof/>
        </w:rPr>
        <w:t xml:space="preserve">around </w:t>
      </w:r>
      <w:r w:rsidR="001C6CCE" w:rsidRPr="001C6CCE">
        <w:rPr>
          <w:noProof/>
        </w:rPr>
        <w:t xml:space="preserve">51% </w:t>
      </w:r>
      <w:r w:rsidR="007566AB">
        <w:rPr>
          <w:noProof/>
        </w:rPr>
        <w:t>for</w:t>
      </w:r>
      <w:r w:rsidR="001A26A2">
        <w:rPr>
          <w:noProof/>
        </w:rPr>
        <w:t xml:space="preserve"> a</w:t>
      </w:r>
      <w:r w:rsidR="007566AB">
        <w:rPr>
          <w:noProof/>
        </w:rPr>
        <w:t xml:space="preserve"> </w:t>
      </w:r>
      <w:r w:rsidR="007566AB" w:rsidRPr="001A26A2">
        <w:rPr>
          <w:noProof/>
        </w:rPr>
        <w:t>window</w:t>
      </w:r>
      <w:r w:rsidR="007566AB">
        <w:rPr>
          <w:noProof/>
        </w:rPr>
        <w:t xml:space="preserve"> length of 11, </w:t>
      </w:r>
      <w:r w:rsidR="001C6CCE" w:rsidRPr="001C6CCE">
        <w:rPr>
          <w:noProof/>
        </w:rPr>
        <w:t xml:space="preserve">which is </w:t>
      </w:r>
      <w:r w:rsidR="007566AB">
        <w:rPr>
          <w:noProof/>
        </w:rPr>
        <w:t xml:space="preserve">in fact </w:t>
      </w:r>
      <w:r w:rsidR="007566AB" w:rsidRPr="001A26A2">
        <w:rPr>
          <w:noProof/>
        </w:rPr>
        <w:t>almost</w:t>
      </w:r>
      <w:r w:rsidR="001C6CCE" w:rsidRPr="001A26A2">
        <w:rPr>
          <w:noProof/>
        </w:rPr>
        <w:t xml:space="preserve"> random</w:t>
      </w:r>
      <w:r w:rsidR="001C6CCE" w:rsidRPr="001C6CCE">
        <w:rPr>
          <w:noProof/>
        </w:rPr>
        <w:t xml:space="preserve">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w:t>
      </w:r>
      <w:r w:rsidR="00033AE6" w:rsidRPr="001A26A2">
        <w:rPr>
          <w:noProof/>
        </w:rPr>
        <w:t>For</w:t>
      </w:r>
      <w:r w:rsidR="00033AE6">
        <w:rPr>
          <w:noProof/>
        </w:rPr>
        <w:t xml:space="preserv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w:t>
      </w:r>
      <w:r w:rsidR="006876BF">
        <w:rPr>
          <w:noProof/>
        </w:rPr>
        <w:t>same or d</w:t>
      </w:r>
      <w:r w:rsidR="0063207E">
        <w:rPr>
          <w:noProof/>
        </w:rPr>
        <w:t>ecreased</w:t>
      </w:r>
      <w:r w:rsidR="006876BF">
        <w:rPr>
          <w:noProof/>
        </w:rPr>
        <w:t xml:space="preserve"> accuracy</w:t>
      </w:r>
      <w:r w:rsidR="0063207E">
        <w:rPr>
          <w:noProof/>
        </w:rPr>
        <w:t xml:space="preserve"> scores.</w:t>
      </w:r>
      <w:r w:rsidR="008053CC">
        <w:rPr>
          <w:noProof/>
        </w:rPr>
        <w:t xml:space="preserve"> </w:t>
      </w:r>
      <w:r w:rsidR="001A26A2">
        <w:rPr>
          <w:noProof/>
        </w:rPr>
        <w:t xml:space="preserve">the </w:t>
      </w:r>
      <w:r w:rsidR="008053CC" w:rsidRPr="001A26A2">
        <w:rPr>
          <w:noProof/>
        </w:rPr>
        <w:t>class_weight</w:t>
      </w:r>
      <w:r w:rsidR="008053CC">
        <w:rPr>
          <w:noProof/>
        </w:rPr>
        <w:t xml:space="preserve"> parameter wasn’t changed since the dataset provided </w:t>
      </w:r>
      <w:r w:rsidR="006876BF">
        <w:rPr>
          <w:noProof/>
        </w:rPr>
        <w:t>was</w:t>
      </w:r>
      <w:r w:rsidR="008053CC">
        <w:rPr>
          <w:noProof/>
        </w:rPr>
        <w:t xml:space="preserve"> rather balanced</w:t>
      </w:r>
      <w:r w:rsidR="00DC4480">
        <w:rPr>
          <w:noProof/>
        </w:rPr>
        <w:t>:</w:t>
      </w:r>
      <w:r w:rsidR="00ED5FD9">
        <w:rPr>
          <w:noProof/>
        </w:rPr>
        <w:t xml:space="preserve"> </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sidRPr="001A26A2">
        <w:rPr>
          <w:noProof/>
        </w:rPr>
        <w:t>buried</w:t>
      </w:r>
      <w:r w:rsidR="008053CC">
        <w:rPr>
          <w:noProof/>
        </w:rPr>
        <w:t xml:space="preserve">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A26A2">
        <w:rPr>
          <w:noProof/>
        </w:rPr>
        <w:t>SVM</w:t>
      </w:r>
      <w:r w:rsidR="001C6CCE" w:rsidRPr="001C6CCE">
        <w:rPr>
          <w:noProof/>
        </w:rPr>
        <w:t xml:space="preserve"> model </w:t>
      </w:r>
      <w:r w:rsidR="00033AE6">
        <w:rPr>
          <w:noProof/>
        </w:rPr>
        <w:t xml:space="preserve">created with multiple sequence </w:t>
      </w:r>
      <w:r w:rsidR="00033AE6" w:rsidRPr="001A26A2">
        <w:rPr>
          <w:noProof/>
        </w:rPr>
        <w:t>alignm</w:t>
      </w:r>
      <w:r w:rsidR="001A26A2">
        <w:rPr>
          <w:noProof/>
        </w:rPr>
        <w:t>en</w:t>
      </w:r>
      <w:r w:rsidR="00033AE6" w:rsidRPr="001A26A2">
        <w:rPr>
          <w:noProof/>
        </w:rPr>
        <w:t>t</w:t>
      </w:r>
      <w:r w:rsidR="00033AE6">
        <w:rPr>
          <w:noProof/>
        </w:rPr>
        <w:t xml:space="preserve"> </w:t>
      </w:r>
      <w:r w:rsidR="00033AE6" w:rsidRPr="001A26A2">
        <w:rPr>
          <w:noProof/>
        </w:rPr>
        <w:t>input</w:t>
      </w:r>
      <w:r w:rsidR="001A26A2">
        <w:rPr>
          <w:noProof/>
        </w:rPr>
        <w:t>s</w:t>
      </w:r>
      <w:r w:rsidR="001C6CCE" w:rsidRPr="001C6CCE">
        <w:rPr>
          <w:noProof/>
        </w:rPr>
        <w:t xml:space="preserve"> and </w:t>
      </w:r>
      <w:r w:rsidR="001A26A2">
        <w:rPr>
          <w:noProof/>
        </w:rPr>
        <w:t>SVM</w:t>
      </w:r>
      <w:r w:rsidR="00033AE6">
        <w:rPr>
          <w:noProof/>
        </w:rPr>
        <w:t xml:space="preserve"> model with</w:t>
      </w:r>
      <w:r w:rsidR="001A26A2">
        <w:rPr>
          <w:noProof/>
        </w:rPr>
        <w:t xml:space="preserve"> the</w:t>
      </w:r>
      <w:r w:rsidR="00033AE6">
        <w:rPr>
          <w:noProof/>
        </w:rPr>
        <w:t xml:space="preserve"> </w:t>
      </w:r>
      <w:r w:rsidR="00033AE6" w:rsidRPr="001A26A2">
        <w:rPr>
          <w:noProof/>
        </w:rPr>
        <w:t>highest</w:t>
      </w:r>
      <w:r w:rsidR="00033AE6" w:rsidRPr="001C6CCE">
        <w:rPr>
          <w:noProof/>
        </w:rPr>
        <w:t xml:space="preserve">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r w:rsidR="00D12789">
        <w:fldChar w:fldCharType="begin"/>
      </w:r>
      <w:r w:rsidR="00D12789">
        <w:instrText xml:space="preserve"> SEQ Figure \* ARABIC </w:instrText>
      </w:r>
      <w:r w:rsidR="00D12789">
        <w:fldChar w:fldCharType="separate"/>
      </w:r>
      <w:r w:rsidR="00A23A4B">
        <w:rPr>
          <w:noProof/>
        </w:rPr>
        <w:t>2</w:t>
      </w:r>
      <w:r w:rsidR="00D12789">
        <w:rPr>
          <w:noProof/>
        </w:rPr>
        <w:fldChar w:fldCharType="end"/>
      </w:r>
      <w:r>
        <w:t xml:space="preserve"> Comparison of the results with and without</w:t>
      </w:r>
      <w:r w:rsidR="001A26A2">
        <w:t xml:space="preserve"> the</w:t>
      </w:r>
      <w:r>
        <w:t xml:space="preserve"> </w:t>
      </w:r>
      <w:r w:rsidRPr="001A26A2">
        <w:rPr>
          <w:noProof/>
        </w:rPr>
        <w:t>addition</w:t>
      </w:r>
      <w:r>
        <w:t xml:space="preserve">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w:t>
      </w:r>
      <w:r w:rsidR="006876BF">
        <w:rPr>
          <w:noProof/>
        </w:rPr>
        <w:t xml:space="preserve"> in for of PSSM frequency matrix</w:t>
      </w:r>
      <w:r w:rsidR="00033AE6" w:rsidRPr="000A4CC1">
        <w:rPr>
          <w:noProof/>
        </w:rPr>
        <w:t xml:space="preserve"> was added</w:t>
      </w:r>
      <w:r w:rsidRPr="000A4CC1">
        <w:rPr>
          <w:noProof/>
        </w:rPr>
        <w:t>.</w:t>
      </w:r>
      <w:r w:rsidR="00FC7D24" w:rsidRPr="000A4CC1">
        <w:rPr>
          <w:noProof/>
        </w:rPr>
        <w:t xml:space="preserve"> </w:t>
      </w:r>
      <w:r w:rsidR="00033AE6" w:rsidRPr="000A4CC1">
        <w:rPr>
          <w:noProof/>
        </w:rPr>
        <w:t xml:space="preserve">The difference between highest accuracies is </w:t>
      </w:r>
      <w:r w:rsidR="00033AE6" w:rsidRPr="000A4CC1">
        <w:rPr>
          <w:noProof/>
        </w:rPr>
        <w:lastRenderedPageBreak/>
        <w:t xml:space="preserve">more </w:t>
      </w:r>
      <w:r w:rsidR="00033AE6" w:rsidRPr="001A26A2">
        <w:rPr>
          <w:noProof/>
        </w:rPr>
        <w:t>th</w:t>
      </w:r>
      <w:r w:rsidR="001A26A2">
        <w:rPr>
          <w:noProof/>
        </w:rPr>
        <w:t>a</w:t>
      </w:r>
      <w:r w:rsidR="00033AE6" w:rsidRPr="001A26A2">
        <w:rPr>
          <w:noProof/>
        </w:rPr>
        <w:t>n</w:t>
      </w:r>
      <w:r w:rsidR="00033AE6" w:rsidRPr="000A4CC1">
        <w:rPr>
          <w:noProof/>
        </w:rPr>
        <w:t xml:space="preserve"> 3% - 71.42% is highest for single sequence information(window length = 11) compared to 74.73% for highest accuracy when input was </w:t>
      </w:r>
      <w:r w:rsidR="00547D69">
        <w:rPr>
          <w:noProof/>
        </w:rPr>
        <w:t xml:space="preserve">multiple sequence </w:t>
      </w:r>
      <w:r w:rsidR="00547D69" w:rsidRPr="001A26A2">
        <w:rPr>
          <w:noProof/>
        </w:rPr>
        <w:t>alignment</w:t>
      </w:r>
      <w:r w:rsidR="00547D69">
        <w:rPr>
          <w:noProof/>
        </w:rPr>
        <w:t xml:space="preserve"> data</w:t>
      </w:r>
      <w:r w:rsidR="00F51DF7">
        <w:rPr>
          <w:noProof/>
        </w:rPr>
        <w:t>.</w:t>
      </w:r>
    </w:p>
    <w:p w:rsidR="00EB4E60" w:rsidRPr="00EB4E60" w:rsidRDefault="00B55BA3" w:rsidP="00EB4E60">
      <w:pPr>
        <w:pStyle w:val="Legenda"/>
        <w:spacing w:line="276" w:lineRule="auto"/>
        <w:ind w:firstLine="720"/>
        <w:jc w:val="both"/>
        <w:rPr>
          <w:i w:val="0"/>
          <w:noProof/>
          <w:color w:val="auto"/>
          <w:sz w:val="22"/>
          <w:szCs w:val="22"/>
        </w:rPr>
      </w:pPr>
      <w:r w:rsidRPr="000A4CC1">
        <w:rPr>
          <w:i w:val="0"/>
          <w:noProof/>
          <w:color w:val="auto"/>
          <w:sz w:val="22"/>
          <w:szCs w:val="22"/>
        </w:rPr>
        <w:t xml:space="preserve">The results of comparison between </w:t>
      </w:r>
      <w:r w:rsidR="00F2668D" w:rsidRPr="000A4CC1">
        <w:rPr>
          <w:i w:val="0"/>
          <w:noProof/>
          <w:color w:val="auto"/>
          <w:sz w:val="22"/>
          <w:szCs w:val="22"/>
        </w:rPr>
        <w:t xml:space="preserve">SVC and two other </w:t>
      </w:r>
      <w:r w:rsidR="00F2668D" w:rsidRPr="001A26A2">
        <w:rPr>
          <w:i w:val="0"/>
          <w:noProof/>
          <w:color w:val="auto"/>
          <w:sz w:val="22"/>
          <w:szCs w:val="22"/>
        </w:rPr>
        <w:t>c</w:t>
      </w:r>
      <w:r w:rsidR="001A26A2">
        <w:rPr>
          <w:i w:val="0"/>
          <w:noProof/>
          <w:color w:val="auto"/>
          <w:sz w:val="22"/>
          <w:szCs w:val="22"/>
        </w:rPr>
        <w:t>l</w:t>
      </w:r>
      <w:r w:rsidR="00F2668D" w:rsidRPr="001A26A2">
        <w:rPr>
          <w:i w:val="0"/>
          <w:noProof/>
          <w:color w:val="auto"/>
          <w:sz w:val="22"/>
          <w:szCs w:val="22"/>
        </w:rPr>
        <w:t>assification</w:t>
      </w:r>
      <w:r w:rsidR="00F2668D" w:rsidRPr="000A4CC1">
        <w:rPr>
          <w:i w:val="0"/>
          <w:noProof/>
          <w:color w:val="auto"/>
          <w:sz w:val="22"/>
          <w:szCs w:val="22"/>
        </w:rPr>
        <w:t xml:space="preserve"> techniques, namely random forest classifier</w:t>
      </w:r>
      <w:r w:rsidR="00EB4E60">
        <w:rPr>
          <w:i w:val="0"/>
          <w:noProof/>
          <w:color w:val="auto"/>
          <w:sz w:val="22"/>
          <w:szCs w:val="22"/>
        </w:rPr>
        <w:t>(RFC)</w:t>
      </w:r>
      <w:r w:rsidR="00F2668D" w:rsidRPr="000A4CC1">
        <w:rPr>
          <w:i w:val="0"/>
          <w:noProof/>
          <w:color w:val="auto"/>
          <w:sz w:val="22"/>
          <w:szCs w:val="22"/>
        </w:rPr>
        <w:t xml:space="preserve"> </w:t>
      </w:r>
      <w:r w:rsidR="00F2668D" w:rsidRPr="001A26A2">
        <w:rPr>
          <w:i w:val="0"/>
          <w:noProof/>
          <w:color w:val="auto"/>
          <w:sz w:val="22"/>
          <w:szCs w:val="22"/>
        </w:rPr>
        <w:t>and decision</w:t>
      </w:r>
      <w:r w:rsidR="00F2668D" w:rsidRPr="000A4CC1">
        <w:rPr>
          <w:i w:val="0"/>
          <w:noProof/>
          <w:color w:val="auto"/>
          <w:sz w:val="22"/>
          <w:szCs w:val="22"/>
        </w:rPr>
        <w:t xml:space="preserve"> tree classifier</w:t>
      </w:r>
      <w:r w:rsidR="00EB4E60">
        <w:rPr>
          <w:i w:val="0"/>
          <w:noProof/>
          <w:color w:val="auto"/>
          <w:sz w:val="22"/>
          <w:szCs w:val="22"/>
        </w:rPr>
        <w:t>(DTC)</w:t>
      </w:r>
      <w:r w:rsidR="00F2668D" w:rsidRPr="000A4CC1">
        <w:rPr>
          <w:i w:val="0"/>
          <w:noProof/>
          <w:color w:val="auto"/>
          <w:sz w:val="22"/>
          <w:szCs w:val="22"/>
        </w:rPr>
        <w:t xml:space="preserve"> </w:t>
      </w:r>
      <w:r w:rsidR="00EB4E60">
        <w:rPr>
          <w:i w:val="0"/>
          <w:noProof/>
          <w:color w:val="auto"/>
          <w:sz w:val="22"/>
          <w:szCs w:val="22"/>
        </w:rPr>
        <w:t>are</w:t>
      </w:r>
      <w:r w:rsidR="00F2668D" w:rsidRPr="000A4CC1">
        <w:rPr>
          <w:i w:val="0"/>
          <w:noProof/>
          <w:color w:val="auto"/>
          <w:sz w:val="22"/>
          <w:szCs w:val="22"/>
        </w:rPr>
        <w:t xml:space="preserve"> </w:t>
      </w:r>
      <w:r w:rsidR="00EB4E60">
        <w:rPr>
          <w:i w:val="0"/>
          <w:noProof/>
          <w:color w:val="auto"/>
          <w:sz w:val="22"/>
          <w:szCs w:val="22"/>
        </w:rPr>
        <w:t>displayed</w:t>
      </w:r>
      <w:r w:rsidR="00F2668D" w:rsidRPr="000A4CC1">
        <w:rPr>
          <w:i w:val="0"/>
          <w:noProof/>
          <w:color w:val="auto"/>
          <w:sz w:val="22"/>
          <w:szCs w:val="22"/>
        </w:rPr>
        <w:t xml:space="preserve"> in Figure 3.</w:t>
      </w:r>
      <w:r w:rsidR="004E6FAD">
        <w:rPr>
          <w:i w:val="0"/>
          <w:noProof/>
          <w:color w:val="auto"/>
          <w:sz w:val="22"/>
          <w:szCs w:val="22"/>
        </w:rPr>
        <w:t xml:space="preserve"> Both </w:t>
      </w:r>
      <w:r w:rsidR="004E6FAD" w:rsidRPr="000A4CC1">
        <w:rPr>
          <w:i w:val="0"/>
          <w:noProof/>
          <w:color w:val="auto"/>
          <w:sz w:val="22"/>
          <w:szCs w:val="22"/>
        </w:rPr>
        <w:t xml:space="preserve">random forest classifier </w:t>
      </w:r>
      <w:r w:rsidR="004E6FAD" w:rsidRPr="001A26A2">
        <w:rPr>
          <w:i w:val="0"/>
          <w:noProof/>
          <w:color w:val="auto"/>
          <w:sz w:val="22"/>
          <w:szCs w:val="22"/>
        </w:rPr>
        <w:t>and decision</w:t>
      </w:r>
      <w:r w:rsidR="004E6FAD" w:rsidRPr="000A4CC1">
        <w:rPr>
          <w:i w:val="0"/>
          <w:noProof/>
          <w:color w:val="auto"/>
          <w:sz w:val="22"/>
          <w:szCs w:val="22"/>
        </w:rPr>
        <w:t xml:space="preserve"> tree classifier</w:t>
      </w:r>
      <w:r w:rsidR="004E6FAD">
        <w:rPr>
          <w:i w:val="0"/>
          <w:noProof/>
          <w:color w:val="auto"/>
          <w:sz w:val="22"/>
          <w:szCs w:val="22"/>
        </w:rPr>
        <w:t xml:space="preserve"> were tested on default parameters.</w:t>
      </w:r>
      <w:r w:rsidR="005F205D" w:rsidRPr="000A4CC1">
        <w:rPr>
          <w:i w:val="0"/>
          <w:noProof/>
          <w:color w:val="auto"/>
          <w:sz w:val="22"/>
          <w:szCs w:val="22"/>
        </w:rPr>
        <w:t xml:space="preserve"> </w:t>
      </w:r>
      <w:r w:rsidR="00430CC1" w:rsidRPr="000A4CC1">
        <w:rPr>
          <w:i w:val="0"/>
          <w:noProof/>
          <w:color w:val="auto"/>
          <w:sz w:val="22"/>
          <w:szCs w:val="22"/>
        </w:rPr>
        <w:t xml:space="preserve">The highest accuracies for all window </w:t>
      </w:r>
      <w:r w:rsidR="00430CC1" w:rsidRPr="00EB4E60">
        <w:rPr>
          <w:i w:val="0"/>
          <w:noProof/>
          <w:color w:val="auto"/>
          <w:sz w:val="22"/>
          <w:szCs w:val="22"/>
        </w:rPr>
        <w:t>leng</w:t>
      </w:r>
      <w:r w:rsidR="001A26A2" w:rsidRPr="00EB4E60">
        <w:rPr>
          <w:i w:val="0"/>
          <w:noProof/>
          <w:color w:val="auto"/>
          <w:sz w:val="22"/>
          <w:szCs w:val="22"/>
        </w:rPr>
        <w:t>th</w:t>
      </w:r>
      <w:r w:rsidR="00430CC1" w:rsidRPr="00EB4E60">
        <w:rPr>
          <w:i w:val="0"/>
          <w:noProof/>
          <w:color w:val="auto"/>
          <w:sz w:val="22"/>
          <w:szCs w:val="22"/>
        </w:rPr>
        <w:t xml:space="preserve">s were achieved by </w:t>
      </w:r>
      <w:r w:rsidR="00804C3A">
        <w:rPr>
          <w:i w:val="0"/>
          <w:noProof/>
          <w:color w:val="auto"/>
          <w:sz w:val="22"/>
          <w:szCs w:val="22"/>
        </w:rPr>
        <w:t>RTC</w:t>
      </w:r>
      <w:r w:rsidR="00430CC1" w:rsidRPr="00EB4E60">
        <w:rPr>
          <w:i w:val="0"/>
          <w:noProof/>
          <w:color w:val="auto"/>
          <w:sz w:val="22"/>
          <w:szCs w:val="22"/>
        </w:rPr>
        <w:t>, with</w:t>
      </w:r>
      <w:r w:rsidR="001A26A2" w:rsidRPr="00EB4E60">
        <w:rPr>
          <w:i w:val="0"/>
          <w:noProof/>
          <w:color w:val="auto"/>
          <w:sz w:val="22"/>
          <w:szCs w:val="22"/>
        </w:rPr>
        <w:t xml:space="preserve"> the</w:t>
      </w:r>
      <w:r w:rsidR="00430CC1" w:rsidRPr="00EB4E60">
        <w:rPr>
          <w:i w:val="0"/>
          <w:noProof/>
          <w:color w:val="auto"/>
          <w:sz w:val="22"/>
          <w:szCs w:val="22"/>
        </w:rPr>
        <w:t xml:space="preserve"> hig</w:t>
      </w:r>
      <w:r w:rsidR="001A26A2" w:rsidRPr="00EB4E60">
        <w:rPr>
          <w:i w:val="0"/>
          <w:noProof/>
          <w:color w:val="auto"/>
          <w:sz w:val="22"/>
          <w:szCs w:val="22"/>
        </w:rPr>
        <w:t>h</w:t>
      </w:r>
      <w:r w:rsidR="00430CC1" w:rsidRPr="00EB4E60">
        <w:rPr>
          <w:i w:val="0"/>
          <w:noProof/>
          <w:color w:val="auto"/>
          <w:sz w:val="22"/>
          <w:szCs w:val="22"/>
        </w:rPr>
        <w:t xml:space="preserve">est accuracy </w:t>
      </w:r>
      <w:r w:rsidR="00EB4E60" w:rsidRPr="00EB4E60">
        <w:rPr>
          <w:i w:val="0"/>
          <w:noProof/>
          <w:color w:val="auto"/>
          <w:sz w:val="22"/>
          <w:szCs w:val="22"/>
        </w:rPr>
        <w:t xml:space="preserve">being </w:t>
      </w:r>
      <w:r w:rsidR="00430CC1" w:rsidRPr="00EB4E60">
        <w:rPr>
          <w:i w:val="0"/>
          <w:noProof/>
          <w:color w:val="auto"/>
          <w:sz w:val="22"/>
          <w:szCs w:val="22"/>
        </w:rPr>
        <w:t>76.37% for window length equal 5.</w:t>
      </w:r>
      <w:r w:rsidR="004E6FAD" w:rsidRPr="00EB4E60">
        <w:rPr>
          <w:i w:val="0"/>
          <w:noProof/>
          <w:color w:val="auto"/>
          <w:sz w:val="22"/>
          <w:szCs w:val="22"/>
        </w:rPr>
        <w:t xml:space="preserve"> </w:t>
      </w:r>
      <w:r w:rsidR="00430CC1" w:rsidRPr="00EB4E60">
        <w:rPr>
          <w:i w:val="0"/>
          <w:noProof/>
          <w:color w:val="auto"/>
          <w:sz w:val="22"/>
          <w:szCs w:val="22"/>
        </w:rPr>
        <w:t xml:space="preserve">The results for SVC </w:t>
      </w:r>
      <w:r w:rsidR="001A26A2" w:rsidRPr="00EB4E60">
        <w:rPr>
          <w:i w:val="0"/>
          <w:noProof/>
          <w:color w:val="auto"/>
          <w:sz w:val="22"/>
          <w:szCs w:val="22"/>
        </w:rPr>
        <w:t>have</w:t>
      </w:r>
      <w:r w:rsidR="00430CC1" w:rsidRPr="00EB4E60">
        <w:rPr>
          <w:i w:val="0"/>
          <w:noProof/>
          <w:color w:val="auto"/>
          <w:sz w:val="22"/>
          <w:szCs w:val="22"/>
        </w:rPr>
        <w:t xml:space="preserve"> already</w:t>
      </w:r>
      <w:r w:rsidR="001A26A2" w:rsidRPr="00EB4E60">
        <w:rPr>
          <w:i w:val="0"/>
          <w:noProof/>
          <w:color w:val="auto"/>
          <w:sz w:val="22"/>
          <w:szCs w:val="22"/>
        </w:rPr>
        <w:t xml:space="preserve"> been</w:t>
      </w:r>
      <w:r w:rsidR="00430CC1" w:rsidRPr="00EB4E60">
        <w:rPr>
          <w:i w:val="0"/>
          <w:noProof/>
          <w:color w:val="auto"/>
          <w:sz w:val="22"/>
          <w:szCs w:val="22"/>
        </w:rPr>
        <w:t xml:space="preserve"> discussed above, as for other comparisons, </w:t>
      </w:r>
      <w:r w:rsidR="00EB4E60" w:rsidRPr="00EB4E60">
        <w:rPr>
          <w:i w:val="0"/>
          <w:noProof/>
          <w:color w:val="auto"/>
          <w:sz w:val="22"/>
          <w:szCs w:val="22"/>
        </w:rPr>
        <w:t>SVC with best possible parameters was used.</w:t>
      </w:r>
    </w:p>
    <w:p w:rsidR="00430CC1" w:rsidRDefault="00430CC1" w:rsidP="00EB4E60">
      <w:pPr>
        <w:pStyle w:val="Legenda"/>
        <w:spacing w:line="276" w:lineRule="auto"/>
        <w:jc w:val="center"/>
      </w:pPr>
      <w:r>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 xml:space="preserve">Figure </w:t>
      </w:r>
      <w:r w:rsidR="00D12789">
        <w:fldChar w:fldCharType="begin"/>
      </w:r>
      <w:r w:rsidR="00D12789">
        <w:instrText xml:space="preserve"> SEQ Figure \* ARABIC </w:instrText>
      </w:r>
      <w:r w:rsidR="00D12789">
        <w:fldChar w:fldCharType="separate"/>
      </w:r>
      <w:r w:rsidR="00A23A4B">
        <w:rPr>
          <w:noProof/>
        </w:rPr>
        <w:t>3</w:t>
      </w:r>
      <w:r w:rsidR="00D12789">
        <w:rPr>
          <w:noProof/>
        </w:rPr>
        <w:fldChar w:fldCharType="end"/>
      </w:r>
      <w:r>
        <w:t xml:space="preserve"> Comparison of best SVC with decision tree and random forest classifier methods</w:t>
      </w:r>
    </w:p>
    <w:p w:rsidR="00EB4E60" w:rsidRPr="00EB4E60" w:rsidRDefault="00804C3A" w:rsidP="00430CC1">
      <w:pPr>
        <w:jc w:val="both"/>
        <w:rPr>
          <w:rFonts w:ascii="Calibri" w:hAnsi="Calibri" w:cs="Calibri"/>
          <w:color w:val="000000"/>
        </w:rPr>
      </w:pPr>
      <w:r>
        <w:rPr>
          <w:i/>
          <w:noProof/>
        </w:rPr>
        <w:t>DTC</w:t>
      </w:r>
      <w:r>
        <w:rPr>
          <w:noProof/>
        </w:rPr>
        <w:t xml:space="preserve"> </w:t>
      </w:r>
      <w:r w:rsidR="00430CC1">
        <w:rPr>
          <w:noProof/>
        </w:rPr>
        <w:t xml:space="preserve">predictions were significantly less accurate and peaked with 71.78% accuracy at </w:t>
      </w:r>
      <w:r w:rsidR="00430CC1" w:rsidRPr="001A26A2">
        <w:rPr>
          <w:noProof/>
        </w:rPr>
        <w:t>window</w:t>
      </w:r>
      <w:r w:rsidR="001A26A2">
        <w:rPr>
          <w:noProof/>
        </w:rPr>
        <w:t xml:space="preserve"> </w:t>
      </w:r>
      <w:r w:rsidR="00430CC1" w:rsidRPr="001A26A2">
        <w:rPr>
          <w:noProof/>
        </w:rPr>
        <w:t>length</w:t>
      </w:r>
      <w:r w:rsidR="00430CC1">
        <w:rPr>
          <w:noProof/>
        </w:rPr>
        <w:t xml:space="preserve"> of 11. For the highest </w:t>
      </w:r>
      <w:r w:rsidR="00EB4E60">
        <w:rPr>
          <w:noProof/>
        </w:rPr>
        <w:t>a</w:t>
      </w:r>
      <w:r w:rsidR="00430CC1">
        <w:rPr>
          <w:noProof/>
        </w:rPr>
        <w:t xml:space="preserve">ccuracy values achieved by each classifier, </w:t>
      </w:r>
      <w:r w:rsidR="00430CC1" w:rsidRPr="00392C9D">
        <w:rPr>
          <w:rFonts w:ascii="Calibri" w:hAnsi="Calibri" w:cs="Calibri"/>
          <w:color w:val="000000"/>
        </w:rPr>
        <w:t>Matthews correlation coefficient</w:t>
      </w:r>
      <w:r w:rsidR="00430CC1">
        <w:rPr>
          <w:rFonts w:ascii="Calibri" w:hAnsi="Calibri" w:cs="Calibri"/>
          <w:color w:val="000000"/>
        </w:rPr>
        <w:t xml:space="preserve"> was calculated, and it is presented in </w:t>
      </w:r>
      <w:r w:rsidR="000A4CC1">
        <w:rPr>
          <w:rFonts w:ascii="Calibri" w:hAnsi="Calibri" w:cs="Calibri"/>
          <w:color w:val="000000"/>
        </w:rPr>
        <w:t>T</w:t>
      </w:r>
      <w:r w:rsidR="00430CC1">
        <w:rPr>
          <w:rFonts w:ascii="Calibri" w:hAnsi="Calibri" w:cs="Calibri"/>
          <w:color w:val="000000"/>
        </w:rPr>
        <w:t>able 1</w:t>
      </w:r>
      <w:r w:rsidR="000A4CC1">
        <w:rPr>
          <w:rFonts w:ascii="Calibri" w:hAnsi="Calibri" w:cs="Calibri"/>
          <w:color w:val="000000"/>
        </w:rPr>
        <w:t>, supplied with optimal window length for each of classifiers.</w:t>
      </w:r>
      <w:r w:rsidR="00430CC1">
        <w:rPr>
          <w:rFonts w:ascii="Calibri" w:hAnsi="Calibri" w:cs="Calibri"/>
          <w:color w:val="000000"/>
        </w:rPr>
        <w:t xml:space="preserve"> </w:t>
      </w:r>
    </w:p>
    <w:p w:rsidR="00392C9D" w:rsidRDefault="00392C9D" w:rsidP="00392C9D">
      <w:pPr>
        <w:pStyle w:val="Legenda"/>
        <w:keepNext/>
        <w:jc w:val="center"/>
      </w:pPr>
      <w:r>
        <w:t xml:space="preserve">Table </w:t>
      </w:r>
      <w:r w:rsidR="00D12789">
        <w:fldChar w:fldCharType="begin"/>
      </w:r>
      <w:r w:rsidR="00D12789">
        <w:instrText xml:space="preserve"> SEQ Table \* ARABIC </w:instrText>
      </w:r>
      <w:r w:rsidR="00D12789">
        <w:fldChar w:fldCharType="separate"/>
      </w:r>
      <w:r w:rsidR="00A23A4B">
        <w:rPr>
          <w:noProof/>
        </w:rPr>
        <w:t>1</w:t>
      </w:r>
      <w:r w:rsidR="00D12789">
        <w:rPr>
          <w:noProof/>
        </w:rPr>
        <w:fldChar w:fldCharType="end"/>
      </w:r>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0A4CC1" w:rsidRDefault="00804C3A" w:rsidP="004E6FAD">
      <w:pPr>
        <w:jc w:val="both"/>
      </w:pPr>
      <w:r>
        <w:br/>
      </w:r>
      <w:r w:rsidR="000A4CC1">
        <w:tab/>
      </w:r>
      <w:r w:rsidR="000A4CC1" w:rsidRPr="001A26A2">
        <w:rPr>
          <w:noProof/>
        </w:rPr>
        <w:t>Additional</w:t>
      </w:r>
      <w:r w:rsidR="000A4CC1">
        <w:t xml:space="preserve"> measurement</w:t>
      </w:r>
      <w:r w:rsidR="001A26A2">
        <w:t>s</w:t>
      </w:r>
      <w:r w:rsidR="000A4CC1">
        <w:t xml:space="preserve"> </w:t>
      </w:r>
      <w:r w:rsidR="000A4CC1" w:rsidRPr="001A26A2">
        <w:rPr>
          <w:noProof/>
        </w:rPr>
        <w:t>w</w:t>
      </w:r>
      <w:r w:rsidR="001A26A2">
        <w:rPr>
          <w:noProof/>
        </w:rPr>
        <w:t>ere</w:t>
      </w:r>
      <w:r w:rsidR="000A4CC1">
        <w:t xml:space="preserve"> also performed for the optimal SVC </w:t>
      </w:r>
      <w:r w:rsidR="00EB4E60">
        <w:t>model,</w:t>
      </w:r>
      <w:r w:rsidR="000A4CC1">
        <w:t xml:space="preserve"> such as </w:t>
      </w:r>
      <w:r w:rsidR="00A12F04">
        <w:t>r</w:t>
      </w:r>
      <w:r w:rsidR="000A4CC1">
        <w:t xml:space="preserve">eceiver operating characteristic(ROC) curve </w:t>
      </w:r>
      <w:r w:rsidR="00FD7F20">
        <w:t xml:space="preserve">and confusion matrix </w:t>
      </w:r>
      <w:r w:rsidR="000A4CC1">
        <w:t xml:space="preserve">presented </w:t>
      </w:r>
      <w:r w:rsidR="001A26A2">
        <w:rPr>
          <w:noProof/>
        </w:rPr>
        <w:t>i</w:t>
      </w:r>
      <w:r w:rsidR="000A4CC1" w:rsidRPr="001A26A2">
        <w:rPr>
          <w:noProof/>
        </w:rPr>
        <w:t>n</w:t>
      </w:r>
      <w:r w:rsidR="000A4CC1">
        <w:t xml:space="preserve"> figure 4</w:t>
      </w:r>
      <w:r w:rsidR="005E66EF">
        <w:t>.</w:t>
      </w:r>
      <w:r w:rsidR="00181E8C">
        <w:t xml:space="preserve"> </w:t>
      </w:r>
      <w:r w:rsidR="004130E3">
        <w:t>There is</w:t>
      </w:r>
      <w:r w:rsidR="001A26A2">
        <w:t xml:space="preserve"> a</w:t>
      </w:r>
      <w:r w:rsidR="004130E3">
        <w:t xml:space="preserve"> </w:t>
      </w:r>
      <w:r w:rsidR="004130E3" w:rsidRPr="001A26A2">
        <w:rPr>
          <w:noProof/>
        </w:rPr>
        <w:t>slight</w:t>
      </w:r>
      <w:r w:rsidR="004130E3">
        <w:t xml:space="preserve"> difference in</w:t>
      </w:r>
      <w:r w:rsidR="001A26A2">
        <w:t xml:space="preserve"> the</w:t>
      </w:r>
      <w:r w:rsidR="004130E3">
        <w:t xml:space="preserve"> </w:t>
      </w:r>
      <w:r w:rsidR="004130E3" w:rsidRPr="001A26A2">
        <w:rPr>
          <w:noProof/>
        </w:rPr>
        <w:t>percentage</w:t>
      </w:r>
      <w:r w:rsidR="004130E3">
        <w:t xml:space="preserv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w:t>
      </w:r>
      <w:r w:rsidR="00642682">
        <w:t xml:space="preserve">big </w:t>
      </w:r>
      <w:r w:rsidR="004130E3">
        <w:t xml:space="preserve">and cannot be attributed to bias towards exposed residues in training dataset since </w:t>
      </w:r>
      <w:r w:rsidR="00F25B0E">
        <w:t>none of</w:t>
      </w:r>
      <w:r w:rsidR="001A26A2">
        <w:t xml:space="preserve"> </w:t>
      </w:r>
      <w:r w:rsidR="00F25B0E" w:rsidRPr="0030641A">
        <w:rPr>
          <w:noProof/>
        </w:rPr>
        <w:t>classes</w:t>
      </w:r>
      <w:r w:rsidR="00F25B0E">
        <w:t xml:space="preserve"> were overrepresented</w:t>
      </w:r>
      <w:r w:rsidR="004E6FAD">
        <w:t xml:space="preserve"> there</w:t>
      </w:r>
      <w:r w:rsidR="00F25B0E">
        <w:t xml:space="preserve">. </w:t>
      </w:r>
    </w:p>
    <w:p w:rsidR="000A4CC1" w:rsidRDefault="00503FEF" w:rsidP="000F66D6">
      <w:pPr>
        <w:keepNext/>
        <w:jc w:val="center"/>
        <w:rPr>
          <w:noProof/>
        </w:rPr>
      </w:pPr>
      <w:r>
        <w:rPr>
          <w:noProof/>
        </w:rPr>
        <w:lastRenderedPageBreak/>
        <mc:AlternateContent>
          <mc:Choice Requires="wps">
            <w:drawing>
              <wp:anchor distT="0" distB="0" distL="114300" distR="114300" simplePos="0" relativeHeight="251663360" behindDoc="0" locked="0" layoutInCell="1" allowOverlap="1" wp14:anchorId="20085309" wp14:editId="7A6641FA">
                <wp:simplePos x="0" y="0"/>
                <wp:positionH relativeFrom="column">
                  <wp:posOffset>3116652</wp:posOffset>
                </wp:positionH>
                <wp:positionV relativeFrom="paragraph">
                  <wp:posOffset>4744</wp:posOffset>
                </wp:positionV>
                <wp:extent cx="241539" cy="319177"/>
                <wp:effectExtent l="0" t="0" r="0" b="5080"/>
                <wp:wrapNone/>
                <wp:docPr id="11" name="Pole tekstowe 11"/>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503FEF" w:rsidRPr="00334119" w:rsidRDefault="00503FEF" w:rsidP="00503FEF">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085309" id="_x0000_t202" coordsize="21600,21600" o:spt="202" path="m,l,21600r21600,l21600,xe">
                <v:stroke joinstyle="miter"/>
                <v:path gradientshapeok="t" o:connecttype="rect"/>
              </v:shapetype>
              <v:shape id="Pole tekstowe 11" o:spid="_x0000_s1026" type="#_x0000_t202" style="position:absolute;left:0;text-align:left;margin-left:245.4pt;margin-top:.35pt;width:19pt;height:25.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" filled="f" stroked="f" strokeweight=".5pt">
                <v:textbox>
                  <w:txbxContent>
                    <w:p w:rsidR="00503FEF" w:rsidRPr="00334119" w:rsidRDefault="00503FEF" w:rsidP="00503FEF">
                      <w:pPr>
                        <w:rPr>
                          <w:lang w:val="pl-PL"/>
                        </w:rPr>
                      </w:pPr>
                      <w:r>
                        <w:rPr>
                          <w:lang w:val="pl-PL"/>
                        </w:rPr>
                        <w:t>b</w:t>
                      </w:r>
                    </w:p>
                  </w:txbxContent>
                </v:textbox>
              </v:shape>
            </w:pict>
          </mc:Fallback>
        </mc:AlternateContent>
      </w:r>
      <w:r w:rsidR="00334119">
        <w:rPr>
          <w:noProof/>
        </w:rPr>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Pole tekstowe 3" o:spid="_x0000_s1027"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kB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QEsM0&#10;SrQGJUgQP3yARpBh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" filled="f" stroked="f" strokeweight=".5pt">
                <v:textbox>
                  <w:txbxContent>
                    <w:p w:rsidR="00334119" w:rsidRPr="00334119" w:rsidRDefault="00334119">
                      <w:pPr>
                        <w:rPr>
                          <w:lang w:val="pl-PL"/>
                        </w:rPr>
                      </w:pPr>
                      <w:r>
                        <w:rPr>
                          <w:lang w:val="pl-PL"/>
                        </w:rPr>
                        <w:t>a</w:t>
                      </w:r>
                    </w:p>
                  </w:txbxContent>
                </v:textbox>
              </v:shape>
            </w:pict>
          </mc:Fallback>
        </mc:AlternateContent>
      </w:r>
      <w:r w:rsidR="00334119">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660AD1" w:rsidRDefault="00334119" w:rsidP="00660AD1">
                            <w:pPr>
                              <w:pStyle w:val="Akapitzlist"/>
                              <w:numPr>
                                <w:ilvl w:val="0"/>
                                <w:numId w:val="6"/>
                              </w:numPr>
                              <w:rPr>
                                <w:lang w:val="pl-PL"/>
                              </w:rPr>
                            </w:pPr>
                            <w:r w:rsidRPr="00660AD1">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8"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" filled="f" stroked="f" strokeweight=".5pt">
                <v:textbox>
                  <w:txbxContent>
                    <w:p w:rsidR="00334119" w:rsidRPr="00660AD1" w:rsidRDefault="00334119" w:rsidP="00660AD1">
                      <w:pPr>
                        <w:pStyle w:val="Akapitzlist"/>
                        <w:numPr>
                          <w:ilvl w:val="0"/>
                          <w:numId w:val="6"/>
                        </w:numPr>
                        <w:rPr>
                          <w:lang w:val="pl-PL"/>
                        </w:rPr>
                      </w:pPr>
                      <w:r w:rsidRPr="00660AD1">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0F66D6">
        <w:rPr>
          <w:noProof/>
        </w:rPr>
        <w:drawing>
          <wp:inline distT="0" distB="0" distL="0" distR="0" wp14:anchorId="25DD122D" wp14:editId="2D0F18BF">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r w:rsidR="00D12789">
        <w:fldChar w:fldCharType="begin"/>
      </w:r>
      <w:r w:rsidR="00D12789">
        <w:instrText xml:space="preserve"> SEQ Figure \* ARABIC </w:instrText>
      </w:r>
      <w:r w:rsidR="00D12789">
        <w:fldChar w:fldCharType="separate"/>
      </w:r>
      <w:r w:rsidR="00A23A4B">
        <w:rPr>
          <w:noProof/>
        </w:rPr>
        <w:t>4</w:t>
      </w:r>
      <w:r w:rsidR="00D12789">
        <w:rPr>
          <w:noProof/>
        </w:rPr>
        <w:fldChar w:fldCharType="end"/>
      </w:r>
      <w:r w:rsidR="00334119">
        <w:rPr>
          <w:noProof/>
        </w:rPr>
        <w:t>a.</w:t>
      </w:r>
      <w:r>
        <w:t xml:space="preserve"> Receiver operating characteristic curve for</w:t>
      </w:r>
      <w:r w:rsidR="001A26A2">
        <w:t xml:space="preserve"> a</w:t>
      </w:r>
      <w:r w:rsidR="00334119">
        <w:t xml:space="preserve"> </w:t>
      </w:r>
      <w:r w:rsidR="00334119" w:rsidRPr="001A26A2">
        <w:rPr>
          <w:noProof/>
        </w:rPr>
        <w:t>model</w:t>
      </w:r>
      <w:r w:rsidR="00334119">
        <w:t xml:space="preserve"> with</w:t>
      </w:r>
      <w:r>
        <w:t xml:space="preserve"> optimal SVC parameters</w:t>
      </w:r>
      <w:r w:rsidR="00334119">
        <w:t>. 4b. Confusion matrix for the same model.</w:t>
      </w:r>
    </w:p>
    <w:p w:rsidR="003F7CE0" w:rsidRPr="00316D96" w:rsidRDefault="003F7CE0" w:rsidP="00EB4E60">
      <w:pPr>
        <w:pStyle w:val="Nagwek2"/>
        <w:jc w:val="both"/>
      </w:pPr>
      <w:r>
        <w:t>Conclusions</w:t>
      </w:r>
    </w:p>
    <w:p w:rsidR="00325E1F" w:rsidRDefault="00FA35E5" w:rsidP="00EB4E60">
      <w:pPr>
        <w:jc w:val="both"/>
      </w:pPr>
      <w:r>
        <w:tab/>
        <w:t xml:space="preserve">To </w:t>
      </w:r>
      <w:r w:rsidR="000F66D6">
        <w:t>sum up</w:t>
      </w:r>
      <w:r>
        <w:t xml:space="preserve">, in this course exposure status predictor for transmembrane </w:t>
      </w:r>
      <w:r w:rsidR="00583683" w:rsidRPr="00583683">
        <w:t>β barrel</w:t>
      </w:r>
      <w:r w:rsidR="00583683">
        <w:t>s</w:t>
      </w:r>
      <w:r w:rsidR="00583683" w:rsidRPr="00583683">
        <w:t xml:space="preserve"> </w:t>
      </w:r>
      <w:r>
        <w:t xml:space="preserve">using SVC was developed. Linear kernel </w:t>
      </w:r>
      <w:r w:rsidR="00EB4E60">
        <w:t>achieved</w:t>
      </w:r>
      <w:r>
        <w:t xml:space="preserve"> the best results, slightly higher th</w:t>
      </w:r>
      <w:r w:rsidR="00583683">
        <w:t>a</w:t>
      </w:r>
      <w:r>
        <w:t xml:space="preserve">n other </w:t>
      </w:r>
      <w:r w:rsidR="00EB4E60">
        <w:t>kernels</w:t>
      </w:r>
      <w:r>
        <w:t>.  Addition of evolutionary info</w:t>
      </w:r>
      <w:r w:rsidR="00EB4E60">
        <w:t>rmation</w:t>
      </w:r>
      <w:r>
        <w:t xml:space="preserve"> in form of PSSM matrices obtained by PSI-BLAST</w:t>
      </w:r>
      <w:r w:rsidR="00EB4E60">
        <w:t>,</w:t>
      </w:r>
      <w:r>
        <w:t xml:space="preserve"> significantly(3%) increased the prediction accuracy. The final optimized model was compared with models created using DTC and RFC. </w:t>
      </w:r>
      <w:r w:rsidR="00804C3A">
        <w:t xml:space="preserve">The accuracy of </w:t>
      </w:r>
      <w:r>
        <w:t xml:space="preserve">SVC </w:t>
      </w:r>
      <w:r w:rsidR="00804C3A">
        <w:t>was</w:t>
      </w:r>
      <w:r>
        <w:t xml:space="preserve"> better th</w:t>
      </w:r>
      <w:r w:rsidR="00583683">
        <w:t>a</w:t>
      </w:r>
      <w:r>
        <w:t>n DTC but worse th</w:t>
      </w:r>
      <w:r w:rsidR="00583683">
        <w:t>a</w:t>
      </w:r>
      <w:r>
        <w:t>n RFC. When</w:t>
      </w:r>
      <w:r w:rsidR="00804C3A">
        <w:t xml:space="preserve"> accuracy</w:t>
      </w:r>
      <w:r w:rsidR="00804C3A" w:rsidRPr="00804C3A">
        <w:t xml:space="preserve"> </w:t>
      </w:r>
      <w:r w:rsidR="00804C3A">
        <w:t xml:space="preserve">of predictions was </w:t>
      </w:r>
      <w:r>
        <w:t>compare</w:t>
      </w:r>
      <w:r w:rsidR="00804C3A">
        <w:t>d</w:t>
      </w:r>
      <w:r>
        <w:t xml:space="preserve"> to </w:t>
      </w:r>
      <w:r w:rsidR="00804C3A">
        <w:t xml:space="preserve">the </w:t>
      </w:r>
      <w:r>
        <w:t>accurac</w:t>
      </w:r>
      <w:r w:rsidR="00804C3A">
        <w:t>y</w:t>
      </w:r>
      <w:r>
        <w:t xml:space="preserve"> for SVC approaches found in literature, the results were quite similar</w:t>
      </w:r>
      <w:r w:rsidR="00804C3A">
        <w:t>.</w:t>
      </w:r>
      <w:r w:rsidR="00583683">
        <w:t xml:space="preserve"> </w:t>
      </w:r>
      <w:r w:rsidR="00804C3A">
        <w:t xml:space="preserve">TMBHMM which is considered </w:t>
      </w:r>
      <w:r>
        <w:t>best exposure status predictor</w:t>
      </w:r>
      <w:r w:rsidR="00806340">
        <w:t xml:space="preserve"> is</w:t>
      </w:r>
      <w:r>
        <w:t xml:space="preserve"> </w:t>
      </w:r>
      <w:r w:rsidR="00806340">
        <w:t xml:space="preserve">8% </w:t>
      </w:r>
      <w:r w:rsidR="00804C3A">
        <w:t>more accurate compared to this model.</w:t>
      </w:r>
    </w:p>
    <w:p w:rsidR="00325E1F" w:rsidRDefault="00325E1F" w:rsidP="00325E1F">
      <w:r>
        <w:br w:type="page"/>
      </w:r>
    </w:p>
    <w:p w:rsidR="00F90D76" w:rsidRPr="00F90D76" w:rsidRDefault="00325E1F" w:rsidP="00F90D76">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F90D76" w:rsidRPr="00F90D76">
        <w:rPr>
          <w:rFonts w:ascii="Calibri" w:hAnsi="Calibri" w:cs="Calibri"/>
          <w:noProof/>
          <w:szCs w:val="24"/>
        </w:rPr>
        <w:t xml:space="preserve">Altschul, S. F. et al. (1997). Gapped BLAST and PSI-BLAST: a new generation of protein database search programs. </w:t>
      </w:r>
      <w:r w:rsidR="00F90D76" w:rsidRPr="00F90D76">
        <w:rPr>
          <w:rFonts w:ascii="Calibri" w:hAnsi="Calibri" w:cs="Calibri"/>
          <w:i/>
          <w:iCs/>
          <w:noProof/>
          <w:szCs w:val="24"/>
        </w:rPr>
        <w:t>Nucleic Acids Research</w:t>
      </w:r>
      <w:r w:rsidR="00F90D76" w:rsidRPr="00F90D76">
        <w:rPr>
          <w:rFonts w:ascii="Calibri" w:hAnsi="Calibri" w:cs="Calibri"/>
          <w:noProof/>
          <w:szCs w:val="24"/>
        </w:rPr>
        <w:t xml:space="preserve">, </w:t>
      </w:r>
      <w:r w:rsidR="00F90D76" w:rsidRPr="00F90D76">
        <w:rPr>
          <w:rFonts w:ascii="Calibri" w:hAnsi="Calibri" w:cs="Calibri"/>
          <w:i/>
          <w:iCs/>
          <w:noProof/>
          <w:szCs w:val="24"/>
        </w:rPr>
        <w:t>25</w:t>
      </w:r>
      <w:r w:rsidR="00F90D76" w:rsidRPr="00F90D76">
        <w:rPr>
          <w:rFonts w:ascii="Calibri" w:hAnsi="Calibri" w:cs="Calibri"/>
          <w:noProof/>
          <w:szCs w:val="24"/>
        </w:rPr>
        <w:t>(17), 3389–34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Hayat, S., Park, Y., &amp; Helms, V. (2011). Statistical analysis and exposure status classification of transmembrane beta barrel residues. </w:t>
      </w:r>
      <w:r w:rsidRPr="00F90D76">
        <w:rPr>
          <w:rFonts w:ascii="Calibri" w:hAnsi="Calibri" w:cs="Calibri"/>
          <w:i/>
          <w:iCs/>
          <w:noProof/>
          <w:szCs w:val="24"/>
        </w:rPr>
        <w:t>Computational Biology and Chemistry</w:t>
      </w:r>
      <w:r w:rsidRPr="00F90D76">
        <w:rPr>
          <w:rFonts w:ascii="Calibri" w:hAnsi="Calibri" w:cs="Calibri"/>
          <w:noProof/>
          <w:szCs w:val="24"/>
        </w:rPr>
        <w:t xml:space="preserve">, </w:t>
      </w:r>
      <w:r w:rsidRPr="00F90D76">
        <w:rPr>
          <w:rFonts w:ascii="Calibri" w:hAnsi="Calibri" w:cs="Calibri"/>
          <w:i/>
          <w:iCs/>
          <w:noProof/>
          <w:szCs w:val="24"/>
        </w:rPr>
        <w:t>35</w:t>
      </w:r>
      <w:r w:rsidRPr="00F90D76">
        <w:rPr>
          <w:rFonts w:ascii="Calibri" w:hAnsi="Calibri" w:cs="Calibri"/>
          <w:noProof/>
          <w:szCs w:val="24"/>
        </w:rPr>
        <w:t>(2), 96–107. https://doi.org/10.1016/j.compbiolchem.2011.03.0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Kohavi, R. (1995). A Study of Cross-Validation and Bootstrap for Accuracy Estimation and Model Selection. </w:t>
      </w:r>
      <w:r w:rsidRPr="00F90D76">
        <w:rPr>
          <w:rFonts w:ascii="Calibri" w:hAnsi="Calibri" w:cs="Calibri"/>
          <w:i/>
          <w:iCs/>
          <w:noProof/>
          <w:szCs w:val="24"/>
        </w:rPr>
        <w:t>Appears in the International Joint Conference on Articial Intelligence (IJCAI)</w:t>
      </w:r>
      <w:r w:rsidRPr="00F90D76">
        <w:rPr>
          <w:rFonts w:ascii="Calibri" w:hAnsi="Calibri" w:cs="Calibri"/>
          <w:noProof/>
          <w:szCs w:val="24"/>
        </w:rPr>
        <w:t>, 1–7. https://doi.org/10.1067/mod.2000.10903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Mountrakis, G., Im, J., &amp; Ogole, C. (2011). Support vector machines in remote sensing: A review. </w:t>
      </w:r>
      <w:r w:rsidRPr="00F90D76">
        <w:rPr>
          <w:rFonts w:ascii="Calibri" w:hAnsi="Calibri" w:cs="Calibri"/>
          <w:i/>
          <w:iCs/>
          <w:noProof/>
          <w:szCs w:val="24"/>
        </w:rPr>
        <w:t>ISPRS Journal of Photogrammetry and Remote Sensing</w:t>
      </w:r>
      <w:r w:rsidRPr="00F90D76">
        <w:rPr>
          <w:rFonts w:ascii="Calibri" w:hAnsi="Calibri" w:cs="Calibri"/>
          <w:noProof/>
          <w:szCs w:val="24"/>
        </w:rPr>
        <w:t xml:space="preserve">, </w:t>
      </w:r>
      <w:r w:rsidRPr="00F90D76">
        <w:rPr>
          <w:rFonts w:ascii="Calibri" w:hAnsi="Calibri" w:cs="Calibri"/>
          <w:i/>
          <w:iCs/>
          <w:noProof/>
          <w:szCs w:val="24"/>
        </w:rPr>
        <w:t>66</w:t>
      </w:r>
      <w:r w:rsidRPr="00F90D76">
        <w:rPr>
          <w:rFonts w:ascii="Calibri" w:hAnsi="Calibri" w:cs="Calibri"/>
          <w:noProof/>
          <w:szCs w:val="24"/>
        </w:rPr>
        <w:t>(3), 247–259. https://doi.org/10.1016/j.isprsjprs.2010.11.00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Singh, N. K., Goodman, A., Walter, P., Helms, V., &amp; Hayat, S. (2011). TMBHMM: A frequency profile based HMM for predicting the topology of transmembrane beta barrel proteins and the exposure status of transmembrane residues. </w:t>
      </w:r>
      <w:r w:rsidRPr="00F90D76">
        <w:rPr>
          <w:rFonts w:ascii="Calibri" w:hAnsi="Calibri" w:cs="Calibri"/>
          <w:i/>
          <w:iCs/>
          <w:noProof/>
          <w:szCs w:val="24"/>
        </w:rPr>
        <w:t>Biochimica et Biophysica Acta - Proteins and Proteomics</w:t>
      </w:r>
      <w:r w:rsidRPr="00F90D76">
        <w:rPr>
          <w:rFonts w:ascii="Calibri" w:hAnsi="Calibri" w:cs="Calibri"/>
          <w:noProof/>
          <w:szCs w:val="24"/>
        </w:rPr>
        <w:t xml:space="preserve">, </w:t>
      </w:r>
      <w:r w:rsidRPr="00F90D76">
        <w:rPr>
          <w:rFonts w:ascii="Calibri" w:hAnsi="Calibri" w:cs="Calibri"/>
          <w:i/>
          <w:iCs/>
          <w:noProof/>
          <w:szCs w:val="24"/>
        </w:rPr>
        <w:t>1814</w:t>
      </w:r>
      <w:r w:rsidRPr="00F90D76">
        <w:rPr>
          <w:rFonts w:ascii="Calibri" w:hAnsi="Calibri" w:cs="Calibri"/>
          <w:noProof/>
          <w:szCs w:val="24"/>
        </w:rPr>
        <w:t>(5), 664–670. https://doi.org/10.1016/j.bbapap.2011.03.004</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Varoquaux, G., Buitinck, L., Louppe, G., Grisel, O., Pedregosa, F., &amp; Mueller,  a. (2015). Scikit-learn: Machine Learning Without Learning the Machinery. </w:t>
      </w:r>
      <w:r w:rsidRPr="00F90D76">
        <w:rPr>
          <w:rFonts w:ascii="Calibri" w:hAnsi="Calibri" w:cs="Calibri"/>
          <w:i/>
          <w:iCs/>
          <w:noProof/>
          <w:szCs w:val="24"/>
        </w:rPr>
        <w:t>GetMobile: Mobile Computing and Communications</w:t>
      </w:r>
      <w:r w:rsidRPr="00F90D76">
        <w:rPr>
          <w:rFonts w:ascii="Calibri" w:hAnsi="Calibri" w:cs="Calibri"/>
          <w:noProof/>
          <w:szCs w:val="24"/>
        </w:rPr>
        <w:t xml:space="preserve">, </w:t>
      </w:r>
      <w:r w:rsidRPr="00F90D76">
        <w:rPr>
          <w:rFonts w:ascii="Calibri" w:hAnsi="Calibri" w:cs="Calibri"/>
          <w:i/>
          <w:iCs/>
          <w:noProof/>
          <w:szCs w:val="24"/>
        </w:rPr>
        <w:t>19</w:t>
      </w:r>
      <w:r w:rsidRPr="00F90D76">
        <w:rPr>
          <w:rFonts w:ascii="Calibri" w:hAnsi="Calibri" w:cs="Calibri"/>
          <w:noProof/>
          <w:szCs w:val="24"/>
        </w:rPr>
        <w:t>(1), 29–33. https://doi.org/10.1145/2786984.2786995</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rPr>
      </w:pPr>
      <w:r w:rsidRPr="00F90D76">
        <w:rPr>
          <w:rFonts w:ascii="Calibri" w:hAnsi="Calibri" w:cs="Calibri"/>
          <w:noProof/>
          <w:szCs w:val="24"/>
        </w:rPr>
        <w:t xml:space="preserve">Zvelebil, M., &amp; Baum, J. (2007). </w:t>
      </w:r>
      <w:r w:rsidRPr="00F90D76">
        <w:rPr>
          <w:rFonts w:ascii="Calibri" w:hAnsi="Calibri" w:cs="Calibri"/>
          <w:i/>
          <w:iCs/>
          <w:noProof/>
          <w:szCs w:val="24"/>
        </w:rPr>
        <w:t>Understanding Bioinformatics</w:t>
      </w:r>
      <w:r w:rsidRPr="00F90D76">
        <w:rPr>
          <w:rFonts w:ascii="Calibri" w:hAnsi="Calibri" w:cs="Calibri"/>
          <w:noProof/>
          <w:szCs w:val="24"/>
        </w:rPr>
        <w:t xml:space="preserve">. </w:t>
      </w:r>
      <w:r w:rsidRPr="00F90D76">
        <w:rPr>
          <w:rFonts w:ascii="Calibri" w:hAnsi="Calibri" w:cs="Calibri"/>
          <w:i/>
          <w:iCs/>
          <w:noProof/>
          <w:szCs w:val="24"/>
        </w:rPr>
        <w:t>Garland Science</w:t>
      </w:r>
      <w:r w:rsidRPr="00F90D76">
        <w:rPr>
          <w:rFonts w:ascii="Calibri" w:hAnsi="Calibri" w:cs="Calibri"/>
          <w:noProof/>
          <w:szCs w:val="24"/>
        </w:rPr>
        <w:t>.</w:t>
      </w:r>
    </w:p>
    <w:p w:rsidR="005A7690" w:rsidRDefault="00325E1F" w:rsidP="008A70D9">
      <w:r>
        <w:fldChar w:fldCharType="end"/>
      </w:r>
    </w:p>
    <w:sectPr w:rsidR="005A7690" w:rsidSect="00305281">
      <w:footerReference w:type="defaul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2789" w:rsidRDefault="00D12789" w:rsidP="00403DDD">
      <w:pPr>
        <w:spacing w:after="0" w:line="240" w:lineRule="auto"/>
      </w:pPr>
      <w:r>
        <w:separator/>
      </w:r>
    </w:p>
  </w:endnote>
  <w:endnote w:type="continuationSeparator" w:id="0">
    <w:p w:rsidR="00D12789" w:rsidRDefault="00D12789"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560C" w:rsidRDefault="005E560C">
    <w:pPr>
      <w:pStyle w:val="Stopka"/>
      <w:jc w:val="right"/>
    </w:pPr>
  </w:p>
  <w:sdt>
    <w:sdtPr>
      <w:id w:val="360168379"/>
      <w:docPartObj>
        <w:docPartGallery w:val="Page Numbers (Bottom of Page)"/>
        <w:docPartUnique/>
      </w:docPartObj>
    </w:sdtPr>
    <w:sdtEndPr/>
    <w:sdtContent>
      <w:p w:rsidR="005E560C" w:rsidRDefault="005E560C">
        <w:pPr>
          <w:pStyle w:val="Stopka"/>
          <w:jc w:val="right"/>
        </w:pPr>
        <w:r>
          <w:fldChar w:fldCharType="begin"/>
        </w:r>
        <w:r>
          <w:instrText>PAGE   \* MERGEFORMAT</w:instrText>
        </w:r>
        <w:r>
          <w:fldChar w:fldCharType="separate"/>
        </w:r>
        <w:r>
          <w:rPr>
            <w:lang w:val="pl-PL"/>
          </w:rPr>
          <w:t>2</w:t>
        </w:r>
        <w:r>
          <w:fldChar w:fldCharType="end"/>
        </w:r>
      </w:p>
    </w:sdtContent>
  </w:sdt>
  <w:p w:rsidR="005E560C" w:rsidRPr="005E560C" w:rsidRDefault="005E560C">
    <w:pPr>
      <w:pStyle w:val="Stopka"/>
      <w:rPr>
        <w:lang w:val="pl-P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2789" w:rsidRDefault="00D12789" w:rsidP="00403DDD">
      <w:pPr>
        <w:spacing w:after="0" w:line="240" w:lineRule="auto"/>
      </w:pPr>
      <w:r>
        <w:separator/>
      </w:r>
    </w:p>
  </w:footnote>
  <w:footnote w:type="continuationSeparator" w:id="0">
    <w:p w:rsidR="00D12789" w:rsidRDefault="00D12789"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864.7pt;height:486.35pt;visibility:visible;mso-wrap-style:square" o:bullet="t">
        <v:imagedata r:id="rId1" o:title="" cropbottom="5155f" cropright="26304f"/>
      </v:shape>
    </w:pict>
  </w:numPicBullet>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D334EB"/>
    <w:multiLevelType w:val="hybridMultilevel"/>
    <w:tmpl w:val="AB3A56F0"/>
    <w:lvl w:ilvl="0" w:tplc="C922B632">
      <w:start w:val="1"/>
      <w:numFmt w:val="bullet"/>
      <w:lvlText w:val=""/>
      <w:lvlPicBulletId w:val="0"/>
      <w:lvlJc w:val="left"/>
      <w:pPr>
        <w:tabs>
          <w:tab w:val="num" w:pos="720"/>
        </w:tabs>
        <w:ind w:left="720" w:hanging="360"/>
      </w:pPr>
      <w:rPr>
        <w:rFonts w:ascii="Symbol" w:hAnsi="Symbol" w:hint="default"/>
      </w:rPr>
    </w:lvl>
    <w:lvl w:ilvl="1" w:tplc="1DE4316A" w:tentative="1">
      <w:start w:val="1"/>
      <w:numFmt w:val="bullet"/>
      <w:lvlText w:val=""/>
      <w:lvlJc w:val="left"/>
      <w:pPr>
        <w:tabs>
          <w:tab w:val="num" w:pos="1440"/>
        </w:tabs>
        <w:ind w:left="1440" w:hanging="360"/>
      </w:pPr>
      <w:rPr>
        <w:rFonts w:ascii="Symbol" w:hAnsi="Symbol" w:hint="default"/>
      </w:rPr>
    </w:lvl>
    <w:lvl w:ilvl="2" w:tplc="02002906" w:tentative="1">
      <w:start w:val="1"/>
      <w:numFmt w:val="bullet"/>
      <w:lvlText w:val=""/>
      <w:lvlJc w:val="left"/>
      <w:pPr>
        <w:tabs>
          <w:tab w:val="num" w:pos="2160"/>
        </w:tabs>
        <w:ind w:left="2160" w:hanging="360"/>
      </w:pPr>
      <w:rPr>
        <w:rFonts w:ascii="Symbol" w:hAnsi="Symbol" w:hint="default"/>
      </w:rPr>
    </w:lvl>
    <w:lvl w:ilvl="3" w:tplc="3FD42936" w:tentative="1">
      <w:start w:val="1"/>
      <w:numFmt w:val="bullet"/>
      <w:lvlText w:val=""/>
      <w:lvlJc w:val="left"/>
      <w:pPr>
        <w:tabs>
          <w:tab w:val="num" w:pos="2880"/>
        </w:tabs>
        <w:ind w:left="2880" w:hanging="360"/>
      </w:pPr>
      <w:rPr>
        <w:rFonts w:ascii="Symbol" w:hAnsi="Symbol" w:hint="default"/>
      </w:rPr>
    </w:lvl>
    <w:lvl w:ilvl="4" w:tplc="8AF08C92" w:tentative="1">
      <w:start w:val="1"/>
      <w:numFmt w:val="bullet"/>
      <w:lvlText w:val=""/>
      <w:lvlJc w:val="left"/>
      <w:pPr>
        <w:tabs>
          <w:tab w:val="num" w:pos="3600"/>
        </w:tabs>
        <w:ind w:left="3600" w:hanging="360"/>
      </w:pPr>
      <w:rPr>
        <w:rFonts w:ascii="Symbol" w:hAnsi="Symbol" w:hint="default"/>
      </w:rPr>
    </w:lvl>
    <w:lvl w:ilvl="5" w:tplc="21C26F54" w:tentative="1">
      <w:start w:val="1"/>
      <w:numFmt w:val="bullet"/>
      <w:lvlText w:val=""/>
      <w:lvlJc w:val="left"/>
      <w:pPr>
        <w:tabs>
          <w:tab w:val="num" w:pos="4320"/>
        </w:tabs>
        <w:ind w:left="4320" w:hanging="360"/>
      </w:pPr>
      <w:rPr>
        <w:rFonts w:ascii="Symbol" w:hAnsi="Symbol" w:hint="default"/>
      </w:rPr>
    </w:lvl>
    <w:lvl w:ilvl="6" w:tplc="5BCE6088" w:tentative="1">
      <w:start w:val="1"/>
      <w:numFmt w:val="bullet"/>
      <w:lvlText w:val=""/>
      <w:lvlJc w:val="left"/>
      <w:pPr>
        <w:tabs>
          <w:tab w:val="num" w:pos="5040"/>
        </w:tabs>
        <w:ind w:left="5040" w:hanging="360"/>
      </w:pPr>
      <w:rPr>
        <w:rFonts w:ascii="Symbol" w:hAnsi="Symbol" w:hint="default"/>
      </w:rPr>
    </w:lvl>
    <w:lvl w:ilvl="7" w:tplc="C894563C" w:tentative="1">
      <w:start w:val="1"/>
      <w:numFmt w:val="bullet"/>
      <w:lvlText w:val=""/>
      <w:lvlJc w:val="left"/>
      <w:pPr>
        <w:tabs>
          <w:tab w:val="num" w:pos="5760"/>
        </w:tabs>
        <w:ind w:left="5760" w:hanging="360"/>
      </w:pPr>
      <w:rPr>
        <w:rFonts w:ascii="Symbol" w:hAnsi="Symbol" w:hint="default"/>
      </w:rPr>
    </w:lvl>
    <w:lvl w:ilvl="8" w:tplc="B7D27936"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0"/>
  </w:num>
  <w:num w:numId="3">
    <w:abstractNumId w:val="2"/>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U0NTY3MDG1NDQxNTBV0lEKTi0uzszPAykwqgUA76J9JCwAAAA="/>
  </w:docVars>
  <w:rsids>
    <w:rsidRoot w:val="00316D96"/>
    <w:rsid w:val="00024110"/>
    <w:rsid w:val="00033AE6"/>
    <w:rsid w:val="000431E9"/>
    <w:rsid w:val="000543ED"/>
    <w:rsid w:val="00054CFA"/>
    <w:rsid w:val="00064F5F"/>
    <w:rsid w:val="00082C6E"/>
    <w:rsid w:val="0009700A"/>
    <w:rsid w:val="000A4CC1"/>
    <w:rsid w:val="000C3A18"/>
    <w:rsid w:val="000D1FC1"/>
    <w:rsid w:val="000E2DBB"/>
    <w:rsid w:val="000E3C67"/>
    <w:rsid w:val="000E4685"/>
    <w:rsid w:val="000F66D6"/>
    <w:rsid w:val="00115167"/>
    <w:rsid w:val="001437CC"/>
    <w:rsid w:val="00181E8C"/>
    <w:rsid w:val="0019766D"/>
    <w:rsid w:val="001A26A2"/>
    <w:rsid w:val="001A795E"/>
    <w:rsid w:val="001C6CCE"/>
    <w:rsid w:val="00203E8B"/>
    <w:rsid w:val="00234F62"/>
    <w:rsid w:val="00236324"/>
    <w:rsid w:val="00272240"/>
    <w:rsid w:val="002755D3"/>
    <w:rsid w:val="002E4D4D"/>
    <w:rsid w:val="002E6A44"/>
    <w:rsid w:val="002F0955"/>
    <w:rsid w:val="00301435"/>
    <w:rsid w:val="00305281"/>
    <w:rsid w:val="0030641A"/>
    <w:rsid w:val="00316D96"/>
    <w:rsid w:val="00325E1F"/>
    <w:rsid w:val="00334119"/>
    <w:rsid w:val="00344F7F"/>
    <w:rsid w:val="00365255"/>
    <w:rsid w:val="00381806"/>
    <w:rsid w:val="00392C9D"/>
    <w:rsid w:val="003E1AA6"/>
    <w:rsid w:val="003E67B1"/>
    <w:rsid w:val="003E7289"/>
    <w:rsid w:val="003F2927"/>
    <w:rsid w:val="003F7CE0"/>
    <w:rsid w:val="0040235D"/>
    <w:rsid w:val="00403DDD"/>
    <w:rsid w:val="004061B5"/>
    <w:rsid w:val="004130E3"/>
    <w:rsid w:val="00414E63"/>
    <w:rsid w:val="00430CC1"/>
    <w:rsid w:val="00446B24"/>
    <w:rsid w:val="00456EE5"/>
    <w:rsid w:val="004617B7"/>
    <w:rsid w:val="00495CD4"/>
    <w:rsid w:val="004A4DA4"/>
    <w:rsid w:val="004B6685"/>
    <w:rsid w:val="004B7561"/>
    <w:rsid w:val="004E3F1D"/>
    <w:rsid w:val="004E620A"/>
    <w:rsid w:val="004E6FAD"/>
    <w:rsid w:val="00503FEF"/>
    <w:rsid w:val="00513804"/>
    <w:rsid w:val="005208C8"/>
    <w:rsid w:val="00534A77"/>
    <w:rsid w:val="00540F33"/>
    <w:rsid w:val="00547D69"/>
    <w:rsid w:val="00562415"/>
    <w:rsid w:val="0056365A"/>
    <w:rsid w:val="00566012"/>
    <w:rsid w:val="00577209"/>
    <w:rsid w:val="005776A4"/>
    <w:rsid w:val="00583683"/>
    <w:rsid w:val="005917F5"/>
    <w:rsid w:val="005A7690"/>
    <w:rsid w:val="005C0107"/>
    <w:rsid w:val="005E4A02"/>
    <w:rsid w:val="005E560C"/>
    <w:rsid w:val="005E66EF"/>
    <w:rsid w:val="005F1E79"/>
    <w:rsid w:val="005F205D"/>
    <w:rsid w:val="00605E2F"/>
    <w:rsid w:val="006207F4"/>
    <w:rsid w:val="0063207E"/>
    <w:rsid w:val="00635AE7"/>
    <w:rsid w:val="0063685C"/>
    <w:rsid w:val="0064134F"/>
    <w:rsid w:val="00642682"/>
    <w:rsid w:val="00660AD1"/>
    <w:rsid w:val="00675D46"/>
    <w:rsid w:val="006876BF"/>
    <w:rsid w:val="006B682C"/>
    <w:rsid w:val="006E122E"/>
    <w:rsid w:val="00743C85"/>
    <w:rsid w:val="00746B23"/>
    <w:rsid w:val="007566AB"/>
    <w:rsid w:val="007660C5"/>
    <w:rsid w:val="00775820"/>
    <w:rsid w:val="00783DE3"/>
    <w:rsid w:val="00790D5D"/>
    <w:rsid w:val="0080331B"/>
    <w:rsid w:val="00804C3A"/>
    <w:rsid w:val="008053CC"/>
    <w:rsid w:val="00806340"/>
    <w:rsid w:val="008175A5"/>
    <w:rsid w:val="00831F63"/>
    <w:rsid w:val="008556C3"/>
    <w:rsid w:val="00857AEC"/>
    <w:rsid w:val="00862B81"/>
    <w:rsid w:val="0086623D"/>
    <w:rsid w:val="008850FE"/>
    <w:rsid w:val="00890C88"/>
    <w:rsid w:val="008A70D9"/>
    <w:rsid w:val="008C5AC1"/>
    <w:rsid w:val="008D26C3"/>
    <w:rsid w:val="008E489A"/>
    <w:rsid w:val="00903D6B"/>
    <w:rsid w:val="00912720"/>
    <w:rsid w:val="00914079"/>
    <w:rsid w:val="009177A6"/>
    <w:rsid w:val="00926107"/>
    <w:rsid w:val="009828D5"/>
    <w:rsid w:val="009841D2"/>
    <w:rsid w:val="009922A8"/>
    <w:rsid w:val="00996ADB"/>
    <w:rsid w:val="009B1702"/>
    <w:rsid w:val="009C49AD"/>
    <w:rsid w:val="009E3552"/>
    <w:rsid w:val="009E73C2"/>
    <w:rsid w:val="00A12F04"/>
    <w:rsid w:val="00A21DA0"/>
    <w:rsid w:val="00A23A4B"/>
    <w:rsid w:val="00A312CE"/>
    <w:rsid w:val="00A43676"/>
    <w:rsid w:val="00A63E0D"/>
    <w:rsid w:val="00A716A9"/>
    <w:rsid w:val="00A77F85"/>
    <w:rsid w:val="00A9477F"/>
    <w:rsid w:val="00A9594B"/>
    <w:rsid w:val="00AA45F3"/>
    <w:rsid w:val="00AB27C3"/>
    <w:rsid w:val="00AE613F"/>
    <w:rsid w:val="00AF0351"/>
    <w:rsid w:val="00B02563"/>
    <w:rsid w:val="00B050F6"/>
    <w:rsid w:val="00B222E1"/>
    <w:rsid w:val="00B2437F"/>
    <w:rsid w:val="00B25663"/>
    <w:rsid w:val="00B317A6"/>
    <w:rsid w:val="00B4400D"/>
    <w:rsid w:val="00B55BA3"/>
    <w:rsid w:val="00B74E22"/>
    <w:rsid w:val="00BA0033"/>
    <w:rsid w:val="00BA48EF"/>
    <w:rsid w:val="00BC09A1"/>
    <w:rsid w:val="00BC6BC7"/>
    <w:rsid w:val="00BE2617"/>
    <w:rsid w:val="00BE7D40"/>
    <w:rsid w:val="00C14431"/>
    <w:rsid w:val="00C22C72"/>
    <w:rsid w:val="00C275BE"/>
    <w:rsid w:val="00C32688"/>
    <w:rsid w:val="00C5599B"/>
    <w:rsid w:val="00C86DA0"/>
    <w:rsid w:val="00C8744E"/>
    <w:rsid w:val="00C87D23"/>
    <w:rsid w:val="00C95B5E"/>
    <w:rsid w:val="00CA7683"/>
    <w:rsid w:val="00CC539E"/>
    <w:rsid w:val="00CC7917"/>
    <w:rsid w:val="00CF1418"/>
    <w:rsid w:val="00D12789"/>
    <w:rsid w:val="00D2649F"/>
    <w:rsid w:val="00D376D3"/>
    <w:rsid w:val="00D71B4A"/>
    <w:rsid w:val="00D91B82"/>
    <w:rsid w:val="00D94688"/>
    <w:rsid w:val="00DA083C"/>
    <w:rsid w:val="00DA6FC9"/>
    <w:rsid w:val="00DC0F13"/>
    <w:rsid w:val="00DC4480"/>
    <w:rsid w:val="00DD601B"/>
    <w:rsid w:val="00DE22D8"/>
    <w:rsid w:val="00DE2D4D"/>
    <w:rsid w:val="00DE5A83"/>
    <w:rsid w:val="00DF7092"/>
    <w:rsid w:val="00E22FF3"/>
    <w:rsid w:val="00E32901"/>
    <w:rsid w:val="00E621EA"/>
    <w:rsid w:val="00E70FA1"/>
    <w:rsid w:val="00E83EFD"/>
    <w:rsid w:val="00EA70D7"/>
    <w:rsid w:val="00EB0FE4"/>
    <w:rsid w:val="00EB4E60"/>
    <w:rsid w:val="00ED5FD9"/>
    <w:rsid w:val="00EE5D22"/>
    <w:rsid w:val="00F2197A"/>
    <w:rsid w:val="00F25B0E"/>
    <w:rsid w:val="00F2668D"/>
    <w:rsid w:val="00F43A74"/>
    <w:rsid w:val="00F455FA"/>
    <w:rsid w:val="00F51DF7"/>
    <w:rsid w:val="00F5214B"/>
    <w:rsid w:val="00F60E9D"/>
    <w:rsid w:val="00F625EF"/>
    <w:rsid w:val="00F71A35"/>
    <w:rsid w:val="00F7453F"/>
    <w:rsid w:val="00F81A99"/>
    <w:rsid w:val="00F90D76"/>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BA50EB"/>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agwek">
    <w:name w:val="header"/>
    <w:basedOn w:val="Normalny"/>
    <w:link w:val="NagwekZnak"/>
    <w:uiPriority w:val="99"/>
    <w:unhideWhenUsed/>
    <w:rsid w:val="005E560C"/>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5E560C"/>
  </w:style>
  <w:style w:type="paragraph" w:styleId="Stopka">
    <w:name w:val="footer"/>
    <w:basedOn w:val="Normalny"/>
    <w:link w:val="StopkaZnak"/>
    <w:uiPriority w:val="99"/>
    <w:unhideWhenUsed/>
    <w:rsid w:val="005E560C"/>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5E56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DA808-FA72-4023-A29A-DBD260D1F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TotalTime>
  <Pages>1</Pages>
  <Words>6806</Words>
  <Characters>38797</Characters>
  <Application>Microsoft Office Word</Application>
  <DocSecurity>0</DocSecurity>
  <Lines>323</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happpy1237@outlook.com</cp:lastModifiedBy>
  <cp:revision>76</cp:revision>
  <cp:lastPrinted>2018-03-19T19:27:00Z</cp:lastPrinted>
  <dcterms:created xsi:type="dcterms:W3CDTF">2018-03-15T17:44:00Z</dcterms:created>
  <dcterms:modified xsi:type="dcterms:W3CDTF">2018-03-19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